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BB2FF" w14:textId="2A852E62" w:rsidR="00B5784D" w:rsidRPr="002C6F94" w:rsidRDefault="00B5784D" w:rsidP="00B5784D">
      <w:pPr>
        <w:pStyle w:val="Caption"/>
        <w:keepNext/>
        <w:spacing w:line="480" w:lineRule="auto"/>
        <w:jc w:val="center"/>
        <w:rPr>
          <w:b/>
          <w:i w:val="0"/>
          <w:iCs w:val="0"/>
          <w:color w:val="auto"/>
          <w:sz w:val="20"/>
          <w:szCs w:val="20"/>
          <w:lang w:eastAsia="en-GB"/>
        </w:rPr>
      </w:pPr>
      <w:r>
        <w:rPr>
          <w:b/>
          <w:i w:val="0"/>
          <w:iCs w:val="0"/>
          <w:color w:val="auto"/>
          <w:sz w:val="20"/>
          <w:szCs w:val="20"/>
          <w:lang w:eastAsia="en-GB"/>
        </w:rPr>
        <w:t xml:space="preserve">S7 </w:t>
      </w:r>
      <w:r w:rsidRPr="002C6F94">
        <w:rPr>
          <w:b/>
          <w:i w:val="0"/>
          <w:iCs w:val="0"/>
          <w:color w:val="auto"/>
          <w:sz w:val="20"/>
          <w:szCs w:val="20"/>
          <w:lang w:eastAsia="en-GB"/>
        </w:rPr>
        <w:t>Table: Performance of included studies assessed by the Cooper hierarchy</w:t>
      </w:r>
      <w:r w:rsidR="00230C82">
        <w:rPr>
          <w:b/>
          <w:i w:val="0"/>
          <w:iCs w:val="0"/>
          <w:color w:val="auto"/>
          <w:sz w:val="20"/>
          <w:szCs w:val="20"/>
          <w:lang w:eastAsia="en-GB"/>
        </w:rPr>
        <w:t xml:space="preserve"> </w:t>
      </w:r>
    </w:p>
    <w:tbl>
      <w:tblPr>
        <w:tblStyle w:val="TableGrid"/>
        <w:tblW w:w="12921" w:type="dxa"/>
        <w:tblBorders>
          <w:left w:val="none" w:sz="0" w:space="0" w:color="auto"/>
          <w:right w:val="none" w:sz="0" w:space="0" w:color="auto"/>
          <w:insideV w:val="none" w:sz="0" w:space="0" w:color="auto"/>
        </w:tblBorders>
        <w:tblLook w:val="04A0" w:firstRow="1" w:lastRow="0" w:firstColumn="1" w:lastColumn="0" w:noHBand="0" w:noVBand="1"/>
      </w:tblPr>
      <w:tblGrid>
        <w:gridCol w:w="1614"/>
        <w:gridCol w:w="2049"/>
        <w:gridCol w:w="845"/>
        <w:gridCol w:w="900"/>
        <w:gridCol w:w="1984"/>
        <w:gridCol w:w="1134"/>
        <w:gridCol w:w="1134"/>
        <w:gridCol w:w="851"/>
        <w:gridCol w:w="992"/>
        <w:gridCol w:w="1418"/>
      </w:tblGrid>
      <w:tr w:rsidR="00B5784D" w:rsidRPr="0071264C" w14:paraId="5D358000" w14:textId="77777777" w:rsidTr="00230C82">
        <w:trPr>
          <w:tblHeader/>
        </w:trPr>
        <w:tc>
          <w:tcPr>
            <w:tcW w:w="1614" w:type="dxa"/>
            <w:tcBorders>
              <w:bottom w:val="nil"/>
            </w:tcBorders>
          </w:tcPr>
          <w:p w14:paraId="59CEBD8C" w14:textId="77777777" w:rsidR="00B5784D" w:rsidRPr="0071264C" w:rsidRDefault="00B5784D" w:rsidP="00230C82">
            <w:pPr>
              <w:spacing w:line="360" w:lineRule="auto"/>
              <w:rPr>
                <w:b/>
                <w:sz w:val="16"/>
                <w:szCs w:val="16"/>
                <w:lang w:eastAsia="en-GB"/>
              </w:rPr>
            </w:pPr>
            <w:r w:rsidRPr="0071264C">
              <w:rPr>
                <w:b/>
                <w:bCs/>
                <w:sz w:val="16"/>
                <w:szCs w:val="16"/>
              </w:rPr>
              <w:t>Reference</w:t>
            </w:r>
          </w:p>
        </w:tc>
        <w:tc>
          <w:tcPr>
            <w:tcW w:w="2049" w:type="dxa"/>
            <w:vMerge w:val="restart"/>
            <w:tcBorders>
              <w:bottom w:val="nil"/>
            </w:tcBorders>
          </w:tcPr>
          <w:p w14:paraId="6B4A86B0" w14:textId="2CB1C381" w:rsidR="00B5784D" w:rsidRPr="0071264C" w:rsidRDefault="00B5784D" w:rsidP="00230C82">
            <w:pPr>
              <w:spacing w:line="360" w:lineRule="auto"/>
              <w:jc w:val="center"/>
              <w:rPr>
                <w:b/>
                <w:sz w:val="16"/>
                <w:szCs w:val="16"/>
              </w:rPr>
            </w:pPr>
            <w:r w:rsidRPr="002C6F94">
              <w:rPr>
                <w:b/>
                <w:sz w:val="16"/>
                <w:szCs w:val="16"/>
              </w:rPr>
              <w:t>A. Clinical effect size</w:t>
            </w:r>
            <w:r>
              <w:rPr>
                <w:b/>
                <w:sz w:val="16"/>
                <w:szCs w:val="16"/>
              </w:rPr>
              <w:t xml:space="preserve"> data</w:t>
            </w:r>
            <w:r w:rsidR="00230C82" w:rsidRPr="00230C82">
              <w:rPr>
                <w:bCs/>
                <w:sz w:val="16"/>
                <w:szCs w:val="16"/>
                <w:vertAlign w:val="superscript"/>
              </w:rPr>
              <w:t>1</w:t>
            </w:r>
          </w:p>
        </w:tc>
        <w:tc>
          <w:tcPr>
            <w:tcW w:w="1745" w:type="dxa"/>
            <w:gridSpan w:val="2"/>
            <w:tcBorders>
              <w:bottom w:val="nil"/>
            </w:tcBorders>
          </w:tcPr>
          <w:p w14:paraId="251DFE2F" w14:textId="3F543381" w:rsidR="00B5784D" w:rsidRPr="002C6F94" w:rsidRDefault="00B5784D" w:rsidP="00230C82">
            <w:pPr>
              <w:spacing w:line="360" w:lineRule="auto"/>
              <w:jc w:val="center"/>
              <w:rPr>
                <w:b/>
                <w:sz w:val="16"/>
                <w:szCs w:val="16"/>
              </w:rPr>
            </w:pPr>
            <w:r w:rsidRPr="002C6F94">
              <w:rPr>
                <w:b/>
                <w:sz w:val="16"/>
                <w:szCs w:val="16"/>
              </w:rPr>
              <w:t xml:space="preserve">B. </w:t>
            </w:r>
            <w:r>
              <w:rPr>
                <w:b/>
                <w:sz w:val="16"/>
                <w:szCs w:val="16"/>
              </w:rPr>
              <w:t>Adverse events</w:t>
            </w:r>
            <w:r w:rsidR="00230C82" w:rsidRPr="00230C82">
              <w:rPr>
                <w:b/>
                <w:sz w:val="16"/>
                <w:szCs w:val="16"/>
                <w:vertAlign w:val="superscript"/>
              </w:rPr>
              <w:t>1</w:t>
            </w:r>
          </w:p>
        </w:tc>
        <w:tc>
          <w:tcPr>
            <w:tcW w:w="1984" w:type="dxa"/>
            <w:tcBorders>
              <w:bottom w:val="nil"/>
            </w:tcBorders>
          </w:tcPr>
          <w:p w14:paraId="0AAD0873" w14:textId="525133C0" w:rsidR="00B5784D" w:rsidRPr="002C6F94" w:rsidRDefault="00B5784D" w:rsidP="00230C82">
            <w:pPr>
              <w:spacing w:line="360" w:lineRule="auto"/>
              <w:jc w:val="center"/>
              <w:rPr>
                <w:b/>
                <w:sz w:val="16"/>
                <w:szCs w:val="16"/>
              </w:rPr>
            </w:pPr>
            <w:r w:rsidRPr="002C6F94">
              <w:rPr>
                <w:b/>
                <w:sz w:val="16"/>
                <w:szCs w:val="16"/>
              </w:rPr>
              <w:t>C. Baseline clinical</w:t>
            </w:r>
            <w:r>
              <w:rPr>
                <w:b/>
                <w:sz w:val="16"/>
                <w:szCs w:val="16"/>
              </w:rPr>
              <w:t xml:space="preserve"> data</w:t>
            </w:r>
            <w:r w:rsidR="00230C82" w:rsidRPr="00230C82">
              <w:rPr>
                <w:bCs/>
                <w:sz w:val="16"/>
                <w:szCs w:val="16"/>
                <w:vertAlign w:val="superscript"/>
              </w:rPr>
              <w:t>2</w:t>
            </w:r>
          </w:p>
        </w:tc>
        <w:tc>
          <w:tcPr>
            <w:tcW w:w="2268" w:type="dxa"/>
            <w:gridSpan w:val="2"/>
            <w:tcBorders>
              <w:bottom w:val="nil"/>
            </w:tcBorders>
          </w:tcPr>
          <w:p w14:paraId="2B29E02C" w14:textId="6EA7E749" w:rsidR="00B5784D" w:rsidRPr="002C6F94" w:rsidRDefault="00B5784D" w:rsidP="00230C82">
            <w:pPr>
              <w:spacing w:line="360" w:lineRule="auto"/>
              <w:jc w:val="center"/>
              <w:rPr>
                <w:b/>
                <w:sz w:val="16"/>
                <w:szCs w:val="16"/>
              </w:rPr>
            </w:pPr>
            <w:r w:rsidRPr="002C6F94">
              <w:rPr>
                <w:b/>
                <w:sz w:val="16"/>
                <w:szCs w:val="16"/>
              </w:rPr>
              <w:t>D. Resource use</w:t>
            </w:r>
            <w:r>
              <w:rPr>
                <w:b/>
                <w:sz w:val="16"/>
                <w:szCs w:val="16"/>
              </w:rPr>
              <w:t xml:space="preserve"> data</w:t>
            </w:r>
            <w:r w:rsidR="00230C82">
              <w:rPr>
                <w:bCs/>
                <w:sz w:val="16"/>
                <w:szCs w:val="16"/>
                <w:vertAlign w:val="superscript"/>
              </w:rPr>
              <w:t>3</w:t>
            </w:r>
          </w:p>
        </w:tc>
        <w:tc>
          <w:tcPr>
            <w:tcW w:w="1843" w:type="dxa"/>
            <w:gridSpan w:val="2"/>
            <w:tcBorders>
              <w:bottom w:val="nil"/>
            </w:tcBorders>
          </w:tcPr>
          <w:p w14:paraId="0089BAE6" w14:textId="1CFB398A" w:rsidR="00B5784D" w:rsidRPr="002C6F94" w:rsidRDefault="00B5784D" w:rsidP="00230C82">
            <w:pPr>
              <w:spacing w:line="360" w:lineRule="auto"/>
              <w:jc w:val="center"/>
              <w:rPr>
                <w:b/>
                <w:sz w:val="16"/>
                <w:szCs w:val="16"/>
              </w:rPr>
            </w:pPr>
            <w:r w:rsidRPr="002C6F94">
              <w:rPr>
                <w:b/>
                <w:sz w:val="16"/>
                <w:szCs w:val="16"/>
              </w:rPr>
              <w:t>E. Cost</w:t>
            </w:r>
            <w:r>
              <w:rPr>
                <w:b/>
                <w:sz w:val="16"/>
                <w:szCs w:val="16"/>
              </w:rPr>
              <w:t xml:space="preserve"> data</w:t>
            </w:r>
            <w:r w:rsidR="00230C82">
              <w:rPr>
                <w:bCs/>
                <w:sz w:val="16"/>
                <w:szCs w:val="16"/>
                <w:vertAlign w:val="superscript"/>
              </w:rPr>
              <w:t>4</w:t>
            </w:r>
          </w:p>
        </w:tc>
        <w:tc>
          <w:tcPr>
            <w:tcW w:w="1418" w:type="dxa"/>
            <w:tcBorders>
              <w:bottom w:val="nil"/>
            </w:tcBorders>
          </w:tcPr>
          <w:p w14:paraId="3ED3C4E6" w14:textId="1A170C0F" w:rsidR="00B5784D" w:rsidRPr="002C6F94" w:rsidRDefault="00B5784D" w:rsidP="00230C82">
            <w:pPr>
              <w:spacing w:line="360" w:lineRule="auto"/>
              <w:jc w:val="center"/>
              <w:rPr>
                <w:b/>
                <w:sz w:val="16"/>
                <w:szCs w:val="16"/>
              </w:rPr>
            </w:pPr>
            <w:r w:rsidRPr="002C6F94">
              <w:rPr>
                <w:b/>
                <w:sz w:val="16"/>
                <w:szCs w:val="16"/>
              </w:rPr>
              <w:t>F. Utilit</w:t>
            </w:r>
            <w:r>
              <w:rPr>
                <w:b/>
                <w:sz w:val="16"/>
                <w:szCs w:val="16"/>
              </w:rPr>
              <w:t>y data</w:t>
            </w:r>
            <w:r w:rsidR="00230C82">
              <w:rPr>
                <w:bCs/>
                <w:sz w:val="16"/>
                <w:szCs w:val="16"/>
                <w:vertAlign w:val="superscript"/>
              </w:rPr>
              <w:t>5</w:t>
            </w:r>
          </w:p>
        </w:tc>
      </w:tr>
      <w:tr w:rsidR="00B5784D" w:rsidRPr="0071264C" w14:paraId="66609D0B" w14:textId="77777777" w:rsidTr="00230C82">
        <w:tc>
          <w:tcPr>
            <w:tcW w:w="1614" w:type="dxa"/>
            <w:tcBorders>
              <w:top w:val="nil"/>
              <w:bottom w:val="single" w:sz="4" w:space="0" w:color="auto"/>
            </w:tcBorders>
          </w:tcPr>
          <w:p w14:paraId="687C5A23" w14:textId="77777777" w:rsidR="00B5784D" w:rsidRPr="0071264C" w:rsidRDefault="00B5784D" w:rsidP="00230C82">
            <w:pPr>
              <w:spacing w:line="360" w:lineRule="auto"/>
              <w:rPr>
                <w:sz w:val="16"/>
                <w:szCs w:val="16"/>
              </w:rPr>
            </w:pPr>
          </w:p>
        </w:tc>
        <w:tc>
          <w:tcPr>
            <w:tcW w:w="2049" w:type="dxa"/>
            <w:vMerge/>
            <w:tcBorders>
              <w:top w:val="nil"/>
              <w:bottom w:val="single" w:sz="4" w:space="0" w:color="auto"/>
            </w:tcBorders>
          </w:tcPr>
          <w:p w14:paraId="059ADE44" w14:textId="77777777" w:rsidR="00B5784D" w:rsidRPr="0071264C" w:rsidRDefault="00B5784D" w:rsidP="00230C82">
            <w:pPr>
              <w:spacing w:line="360" w:lineRule="auto"/>
              <w:jc w:val="center"/>
              <w:rPr>
                <w:sz w:val="16"/>
                <w:szCs w:val="16"/>
              </w:rPr>
            </w:pPr>
          </w:p>
        </w:tc>
        <w:tc>
          <w:tcPr>
            <w:tcW w:w="845" w:type="dxa"/>
            <w:tcBorders>
              <w:top w:val="nil"/>
              <w:bottom w:val="single" w:sz="4" w:space="0" w:color="auto"/>
            </w:tcBorders>
          </w:tcPr>
          <w:p w14:paraId="214D793F" w14:textId="77777777" w:rsidR="00B5784D" w:rsidRPr="002C6F94" w:rsidRDefault="00B5784D" w:rsidP="00230C82">
            <w:pPr>
              <w:spacing w:line="360" w:lineRule="auto"/>
              <w:jc w:val="center"/>
              <w:rPr>
                <w:b/>
                <w:bCs/>
                <w:sz w:val="16"/>
                <w:szCs w:val="16"/>
              </w:rPr>
            </w:pPr>
            <w:r w:rsidRPr="002C6F94">
              <w:rPr>
                <w:b/>
                <w:bCs/>
                <w:sz w:val="16"/>
                <w:szCs w:val="16"/>
              </w:rPr>
              <w:t>Min</w:t>
            </w:r>
          </w:p>
        </w:tc>
        <w:tc>
          <w:tcPr>
            <w:tcW w:w="900" w:type="dxa"/>
            <w:tcBorders>
              <w:top w:val="nil"/>
              <w:bottom w:val="single" w:sz="4" w:space="0" w:color="auto"/>
            </w:tcBorders>
          </w:tcPr>
          <w:p w14:paraId="3431359D" w14:textId="77777777" w:rsidR="00B5784D" w:rsidRPr="002C6F94" w:rsidRDefault="00B5784D" w:rsidP="00230C82">
            <w:pPr>
              <w:spacing w:line="360" w:lineRule="auto"/>
              <w:jc w:val="center"/>
              <w:rPr>
                <w:b/>
                <w:bCs/>
                <w:sz w:val="16"/>
                <w:szCs w:val="16"/>
              </w:rPr>
            </w:pPr>
            <w:r w:rsidRPr="002C6F94">
              <w:rPr>
                <w:b/>
                <w:bCs/>
                <w:sz w:val="16"/>
                <w:szCs w:val="16"/>
              </w:rPr>
              <w:t>Max</w:t>
            </w:r>
          </w:p>
        </w:tc>
        <w:tc>
          <w:tcPr>
            <w:tcW w:w="1984" w:type="dxa"/>
            <w:tcBorders>
              <w:top w:val="nil"/>
              <w:bottom w:val="single" w:sz="4" w:space="0" w:color="auto"/>
            </w:tcBorders>
          </w:tcPr>
          <w:p w14:paraId="5EE285B3" w14:textId="77777777" w:rsidR="00B5784D" w:rsidRPr="002C6F94" w:rsidRDefault="00B5784D" w:rsidP="00230C82">
            <w:pPr>
              <w:spacing w:line="360" w:lineRule="auto"/>
              <w:jc w:val="center"/>
              <w:rPr>
                <w:b/>
                <w:bCs/>
                <w:sz w:val="16"/>
                <w:szCs w:val="16"/>
              </w:rPr>
            </w:pPr>
          </w:p>
        </w:tc>
        <w:tc>
          <w:tcPr>
            <w:tcW w:w="1134" w:type="dxa"/>
            <w:tcBorders>
              <w:top w:val="nil"/>
              <w:bottom w:val="single" w:sz="4" w:space="0" w:color="auto"/>
            </w:tcBorders>
          </w:tcPr>
          <w:p w14:paraId="333010AD" w14:textId="77777777" w:rsidR="00B5784D" w:rsidRPr="002C6F94" w:rsidRDefault="00B5784D" w:rsidP="00230C82">
            <w:pPr>
              <w:spacing w:line="360" w:lineRule="auto"/>
              <w:jc w:val="center"/>
              <w:rPr>
                <w:b/>
                <w:bCs/>
                <w:sz w:val="16"/>
                <w:szCs w:val="16"/>
              </w:rPr>
            </w:pPr>
            <w:r w:rsidRPr="002C6F94">
              <w:rPr>
                <w:b/>
                <w:bCs/>
                <w:sz w:val="16"/>
                <w:szCs w:val="16"/>
              </w:rPr>
              <w:t>Min</w:t>
            </w:r>
          </w:p>
        </w:tc>
        <w:tc>
          <w:tcPr>
            <w:tcW w:w="1134" w:type="dxa"/>
            <w:tcBorders>
              <w:top w:val="nil"/>
              <w:bottom w:val="single" w:sz="4" w:space="0" w:color="auto"/>
            </w:tcBorders>
          </w:tcPr>
          <w:p w14:paraId="55FC7EDC" w14:textId="77777777" w:rsidR="00B5784D" w:rsidRPr="002C6F94" w:rsidRDefault="00B5784D" w:rsidP="00230C82">
            <w:pPr>
              <w:spacing w:line="360" w:lineRule="auto"/>
              <w:jc w:val="center"/>
              <w:rPr>
                <w:b/>
                <w:bCs/>
                <w:sz w:val="16"/>
                <w:szCs w:val="16"/>
              </w:rPr>
            </w:pPr>
            <w:r w:rsidRPr="002C6F94">
              <w:rPr>
                <w:b/>
                <w:bCs/>
                <w:sz w:val="16"/>
                <w:szCs w:val="16"/>
              </w:rPr>
              <w:t>Max</w:t>
            </w:r>
          </w:p>
        </w:tc>
        <w:tc>
          <w:tcPr>
            <w:tcW w:w="851" w:type="dxa"/>
            <w:tcBorders>
              <w:top w:val="nil"/>
              <w:bottom w:val="single" w:sz="4" w:space="0" w:color="auto"/>
            </w:tcBorders>
          </w:tcPr>
          <w:p w14:paraId="529B98BC" w14:textId="77777777" w:rsidR="00B5784D" w:rsidRPr="002C6F94" w:rsidRDefault="00B5784D" w:rsidP="00230C82">
            <w:pPr>
              <w:spacing w:line="360" w:lineRule="auto"/>
              <w:jc w:val="center"/>
              <w:rPr>
                <w:b/>
                <w:bCs/>
                <w:sz w:val="16"/>
                <w:szCs w:val="16"/>
              </w:rPr>
            </w:pPr>
            <w:r w:rsidRPr="002C6F94">
              <w:rPr>
                <w:b/>
                <w:bCs/>
                <w:sz w:val="16"/>
                <w:szCs w:val="16"/>
              </w:rPr>
              <w:t>Min</w:t>
            </w:r>
          </w:p>
        </w:tc>
        <w:tc>
          <w:tcPr>
            <w:tcW w:w="992" w:type="dxa"/>
            <w:tcBorders>
              <w:top w:val="nil"/>
              <w:bottom w:val="single" w:sz="4" w:space="0" w:color="auto"/>
            </w:tcBorders>
          </w:tcPr>
          <w:p w14:paraId="363F43D5" w14:textId="77777777" w:rsidR="00B5784D" w:rsidRPr="002C6F94" w:rsidRDefault="00B5784D" w:rsidP="00230C82">
            <w:pPr>
              <w:spacing w:line="360" w:lineRule="auto"/>
              <w:jc w:val="center"/>
              <w:rPr>
                <w:b/>
                <w:bCs/>
                <w:sz w:val="16"/>
                <w:szCs w:val="16"/>
              </w:rPr>
            </w:pPr>
            <w:r w:rsidRPr="002C6F94">
              <w:rPr>
                <w:b/>
                <w:bCs/>
                <w:sz w:val="16"/>
                <w:szCs w:val="16"/>
              </w:rPr>
              <w:t>Max</w:t>
            </w:r>
          </w:p>
        </w:tc>
        <w:tc>
          <w:tcPr>
            <w:tcW w:w="1418" w:type="dxa"/>
            <w:tcBorders>
              <w:top w:val="nil"/>
              <w:bottom w:val="single" w:sz="4" w:space="0" w:color="auto"/>
            </w:tcBorders>
          </w:tcPr>
          <w:p w14:paraId="341A0C8F" w14:textId="77777777" w:rsidR="00B5784D" w:rsidRDefault="00B5784D" w:rsidP="00230C82">
            <w:pPr>
              <w:spacing w:line="360" w:lineRule="auto"/>
              <w:jc w:val="center"/>
              <w:rPr>
                <w:sz w:val="16"/>
                <w:szCs w:val="16"/>
              </w:rPr>
            </w:pPr>
          </w:p>
        </w:tc>
      </w:tr>
      <w:tr w:rsidR="00B5784D" w:rsidRPr="0071264C" w14:paraId="2A528ABB" w14:textId="77777777" w:rsidTr="00230C82">
        <w:tc>
          <w:tcPr>
            <w:tcW w:w="1614" w:type="dxa"/>
            <w:tcBorders>
              <w:bottom w:val="single" w:sz="4" w:space="0" w:color="auto"/>
            </w:tcBorders>
          </w:tcPr>
          <w:p w14:paraId="237599B2" w14:textId="3599B9E1" w:rsidR="00B5784D" w:rsidRPr="004C7D72" w:rsidRDefault="00B5784D" w:rsidP="00230C82">
            <w:pPr>
              <w:spacing w:line="360" w:lineRule="auto"/>
              <w:rPr>
                <w:sz w:val="16"/>
                <w:szCs w:val="16"/>
              </w:rPr>
            </w:pPr>
            <w:proofErr w:type="spellStart"/>
            <w:r w:rsidRPr="004C7D72">
              <w:rPr>
                <w:sz w:val="16"/>
                <w:szCs w:val="16"/>
              </w:rPr>
              <w:t>Aigbogun</w:t>
            </w:r>
            <w:proofErr w:type="spellEnd"/>
            <w:r w:rsidRPr="004C7D72">
              <w:rPr>
                <w:sz w:val="16"/>
                <w:szCs w:val="16"/>
              </w:rPr>
              <w:t xml:space="preserve"> </w:t>
            </w:r>
            <w:r w:rsidR="004C7D72" w:rsidRPr="004C7D72">
              <w:rPr>
                <w:i/>
                <w:sz w:val="16"/>
                <w:szCs w:val="16"/>
              </w:rPr>
              <w:t>et al</w:t>
            </w:r>
            <w:r w:rsidRPr="004C7D72">
              <w:rPr>
                <w:sz w:val="16"/>
                <w:szCs w:val="16"/>
              </w:rPr>
              <w:t xml:space="preserve">. </w:t>
            </w:r>
            <w:r w:rsidRPr="004C7D72">
              <w:rPr>
                <w:sz w:val="16"/>
                <w:szCs w:val="16"/>
              </w:rPr>
              <w:fldChar w:fldCharType="begin">
                <w:fldData xml:space="preserve">PEVuZE5vdGU+PENpdGU+PEF1dGhvcj5BaWdib2d1bjwvQXV0aG9yPjxZZWFyPjIwMTg8L1llYXI+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BaWdib2d1bjwvQXV0aG9yPjxZZWFyPjIwMTg8L1llYXI+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1)</w:t>
            </w:r>
            <w:r w:rsidRPr="004C7D72">
              <w:rPr>
                <w:sz w:val="16"/>
                <w:szCs w:val="16"/>
              </w:rPr>
              <w:fldChar w:fldCharType="end"/>
            </w:r>
          </w:p>
        </w:tc>
        <w:tc>
          <w:tcPr>
            <w:tcW w:w="2049" w:type="dxa"/>
            <w:tcBorders>
              <w:bottom w:val="single" w:sz="4" w:space="0" w:color="auto"/>
            </w:tcBorders>
          </w:tcPr>
          <w:p w14:paraId="71960E50" w14:textId="77777777" w:rsidR="00B5784D" w:rsidRDefault="00B5784D" w:rsidP="00230C82">
            <w:pPr>
              <w:spacing w:line="360" w:lineRule="auto"/>
              <w:jc w:val="center"/>
              <w:rPr>
                <w:color w:val="000000"/>
                <w:sz w:val="16"/>
                <w:szCs w:val="16"/>
              </w:rPr>
            </w:pPr>
            <w:r>
              <w:rPr>
                <w:color w:val="000000"/>
                <w:sz w:val="16"/>
                <w:szCs w:val="16"/>
              </w:rPr>
              <w:t>2</w:t>
            </w:r>
          </w:p>
        </w:tc>
        <w:tc>
          <w:tcPr>
            <w:tcW w:w="845" w:type="dxa"/>
            <w:tcBorders>
              <w:bottom w:val="single" w:sz="4" w:space="0" w:color="auto"/>
            </w:tcBorders>
          </w:tcPr>
          <w:p w14:paraId="24B00C4C" w14:textId="77777777" w:rsidR="00B5784D" w:rsidRDefault="00B5784D" w:rsidP="00230C82">
            <w:pPr>
              <w:spacing w:line="360" w:lineRule="auto"/>
              <w:jc w:val="center"/>
              <w:rPr>
                <w:color w:val="000000"/>
                <w:sz w:val="16"/>
                <w:szCs w:val="16"/>
              </w:rPr>
            </w:pPr>
            <w:r>
              <w:rPr>
                <w:color w:val="000000"/>
                <w:sz w:val="16"/>
                <w:szCs w:val="16"/>
              </w:rPr>
              <w:t>3</w:t>
            </w:r>
          </w:p>
        </w:tc>
        <w:tc>
          <w:tcPr>
            <w:tcW w:w="900" w:type="dxa"/>
            <w:tcBorders>
              <w:bottom w:val="single" w:sz="4" w:space="0" w:color="auto"/>
            </w:tcBorders>
          </w:tcPr>
          <w:p w14:paraId="10D4958E" w14:textId="77777777" w:rsidR="00B5784D" w:rsidRDefault="00B5784D" w:rsidP="00230C82">
            <w:pPr>
              <w:spacing w:line="360" w:lineRule="auto"/>
              <w:jc w:val="center"/>
              <w:rPr>
                <w:color w:val="000000"/>
                <w:sz w:val="16"/>
                <w:szCs w:val="16"/>
              </w:rPr>
            </w:pPr>
            <w:r>
              <w:rPr>
                <w:color w:val="000000"/>
                <w:sz w:val="16"/>
                <w:szCs w:val="16"/>
              </w:rPr>
              <w:t>2</w:t>
            </w:r>
          </w:p>
        </w:tc>
        <w:tc>
          <w:tcPr>
            <w:tcW w:w="1984" w:type="dxa"/>
            <w:tcBorders>
              <w:bottom w:val="single" w:sz="4" w:space="0" w:color="auto"/>
            </w:tcBorders>
          </w:tcPr>
          <w:p w14:paraId="467A292D" w14:textId="77777777" w:rsidR="00B5784D" w:rsidRDefault="00B5784D" w:rsidP="00230C82">
            <w:pPr>
              <w:spacing w:line="360" w:lineRule="auto"/>
              <w:jc w:val="center"/>
              <w:rPr>
                <w:color w:val="000000"/>
                <w:sz w:val="16"/>
                <w:szCs w:val="16"/>
              </w:rPr>
            </w:pPr>
            <w:r>
              <w:rPr>
                <w:color w:val="000000"/>
                <w:sz w:val="16"/>
                <w:szCs w:val="16"/>
              </w:rPr>
              <w:t>4</w:t>
            </w:r>
          </w:p>
        </w:tc>
        <w:tc>
          <w:tcPr>
            <w:tcW w:w="1134" w:type="dxa"/>
            <w:tcBorders>
              <w:bottom w:val="single" w:sz="4" w:space="0" w:color="auto"/>
            </w:tcBorders>
          </w:tcPr>
          <w:p w14:paraId="578A6CDA" w14:textId="77777777" w:rsidR="00B5784D" w:rsidRDefault="00B5784D" w:rsidP="00230C82">
            <w:pPr>
              <w:spacing w:line="360" w:lineRule="auto"/>
              <w:jc w:val="center"/>
              <w:rPr>
                <w:color w:val="000000"/>
                <w:sz w:val="16"/>
                <w:szCs w:val="16"/>
              </w:rPr>
            </w:pPr>
            <w:r>
              <w:rPr>
                <w:color w:val="000000"/>
                <w:sz w:val="16"/>
                <w:szCs w:val="16"/>
              </w:rPr>
              <w:t>5</w:t>
            </w:r>
          </w:p>
        </w:tc>
        <w:tc>
          <w:tcPr>
            <w:tcW w:w="1134" w:type="dxa"/>
            <w:tcBorders>
              <w:bottom w:val="single" w:sz="4" w:space="0" w:color="auto"/>
            </w:tcBorders>
          </w:tcPr>
          <w:p w14:paraId="747EC84D" w14:textId="77777777" w:rsidR="00B5784D" w:rsidRDefault="00B5784D" w:rsidP="00230C82">
            <w:pPr>
              <w:spacing w:line="360" w:lineRule="auto"/>
              <w:jc w:val="center"/>
              <w:rPr>
                <w:color w:val="000000"/>
                <w:sz w:val="16"/>
                <w:szCs w:val="16"/>
              </w:rPr>
            </w:pPr>
            <w:r>
              <w:rPr>
                <w:color w:val="000000"/>
                <w:sz w:val="16"/>
                <w:szCs w:val="16"/>
              </w:rPr>
              <w:t>2</w:t>
            </w:r>
          </w:p>
        </w:tc>
        <w:tc>
          <w:tcPr>
            <w:tcW w:w="851" w:type="dxa"/>
            <w:tcBorders>
              <w:bottom w:val="single" w:sz="4" w:space="0" w:color="auto"/>
            </w:tcBorders>
          </w:tcPr>
          <w:p w14:paraId="3ED71B66" w14:textId="77777777" w:rsidR="00B5784D" w:rsidRDefault="00B5784D" w:rsidP="00230C82">
            <w:pPr>
              <w:spacing w:line="360" w:lineRule="auto"/>
              <w:jc w:val="center"/>
              <w:rPr>
                <w:color w:val="000000"/>
                <w:sz w:val="16"/>
                <w:szCs w:val="16"/>
              </w:rPr>
            </w:pPr>
            <w:r>
              <w:rPr>
                <w:color w:val="000000"/>
                <w:sz w:val="16"/>
                <w:szCs w:val="16"/>
              </w:rPr>
              <w:t>5</w:t>
            </w:r>
          </w:p>
        </w:tc>
        <w:tc>
          <w:tcPr>
            <w:tcW w:w="992" w:type="dxa"/>
            <w:tcBorders>
              <w:bottom w:val="single" w:sz="4" w:space="0" w:color="auto"/>
            </w:tcBorders>
          </w:tcPr>
          <w:p w14:paraId="5D42E168" w14:textId="77777777" w:rsidR="00B5784D" w:rsidRDefault="00B5784D" w:rsidP="00230C82">
            <w:pPr>
              <w:spacing w:line="360" w:lineRule="auto"/>
              <w:jc w:val="center"/>
              <w:rPr>
                <w:color w:val="000000"/>
                <w:sz w:val="16"/>
                <w:szCs w:val="16"/>
              </w:rPr>
            </w:pPr>
            <w:r>
              <w:rPr>
                <w:color w:val="000000"/>
                <w:sz w:val="16"/>
                <w:szCs w:val="16"/>
              </w:rPr>
              <w:t>2</w:t>
            </w:r>
          </w:p>
        </w:tc>
        <w:tc>
          <w:tcPr>
            <w:tcW w:w="1418" w:type="dxa"/>
            <w:tcBorders>
              <w:bottom w:val="single" w:sz="4" w:space="0" w:color="auto"/>
            </w:tcBorders>
          </w:tcPr>
          <w:p w14:paraId="69CE4C50" w14:textId="77777777" w:rsidR="00B5784D" w:rsidRDefault="00B5784D" w:rsidP="00230C82">
            <w:pPr>
              <w:spacing w:line="360" w:lineRule="auto"/>
              <w:jc w:val="center"/>
              <w:rPr>
                <w:color w:val="000000"/>
                <w:sz w:val="16"/>
                <w:szCs w:val="16"/>
              </w:rPr>
            </w:pPr>
            <w:r>
              <w:rPr>
                <w:color w:val="000000"/>
                <w:sz w:val="16"/>
                <w:szCs w:val="16"/>
              </w:rPr>
              <w:t>3</w:t>
            </w:r>
          </w:p>
        </w:tc>
      </w:tr>
      <w:tr w:rsidR="00B5784D" w:rsidRPr="0071264C" w14:paraId="5375B0ED" w14:textId="77777777" w:rsidTr="00230C82">
        <w:tc>
          <w:tcPr>
            <w:tcW w:w="1614" w:type="dxa"/>
            <w:tcBorders>
              <w:bottom w:val="single" w:sz="4" w:space="0" w:color="auto"/>
            </w:tcBorders>
          </w:tcPr>
          <w:p w14:paraId="3BA0F077" w14:textId="7F81A5EF" w:rsidR="00B5784D" w:rsidRPr="004C7D72" w:rsidRDefault="00B5784D" w:rsidP="00230C82">
            <w:pPr>
              <w:spacing w:line="360" w:lineRule="auto"/>
              <w:rPr>
                <w:sz w:val="16"/>
                <w:szCs w:val="16"/>
              </w:rPr>
            </w:pPr>
            <w:r w:rsidRPr="004C7D72">
              <w:rPr>
                <w:sz w:val="16"/>
                <w:szCs w:val="16"/>
              </w:rPr>
              <w:t xml:space="preserve">Anh </w:t>
            </w:r>
            <w:r w:rsidR="004C7D72" w:rsidRPr="004C7D72">
              <w:rPr>
                <w:i/>
                <w:sz w:val="16"/>
                <w:szCs w:val="16"/>
              </w:rPr>
              <w:t>et al</w:t>
            </w:r>
            <w:r w:rsidRPr="004C7D72">
              <w:rPr>
                <w:sz w:val="16"/>
                <w:szCs w:val="16"/>
              </w:rPr>
              <w:t>.</w:t>
            </w:r>
            <w:r w:rsidRPr="004C7D72">
              <w:rPr>
                <w:bCs/>
                <w:sz w:val="16"/>
                <w:szCs w:val="16"/>
              </w:rPr>
              <w:t xml:space="preserve"> </w:t>
            </w:r>
            <w:r w:rsidRPr="004C7D72">
              <w:rPr>
                <w:bCs/>
                <w:sz w:val="16"/>
                <w:szCs w:val="16"/>
              </w:rPr>
              <w:fldChar w:fldCharType="begin"/>
            </w:r>
            <w:r w:rsidR="004C7D72" w:rsidRPr="004C7D72">
              <w:rPr>
                <w:bCs/>
                <w:sz w:val="16"/>
                <w:szCs w:val="16"/>
              </w:rPr>
              <w:instrText xml:space="preserve"> ADDIN EN.CITE &lt;EndNote&gt;&lt;Cite&gt;&lt;Author&gt;Anh&lt;/Author&gt;&lt;Year&gt;2015&lt;/Year&gt;&lt;RecNum&gt;366&lt;/RecNum&gt;&lt;DisplayText&gt;(2)&lt;/DisplayText&gt;&lt;record&gt;&lt;rec-number&gt;366&lt;/rec-number&gt;&lt;foreign-keys&gt;&lt;key app="EN" db-id="t2rt0d5rbt0p2pewfv45stx85tzavv0x9t5t" timestamp="1462782734"&gt;366&lt;/key&gt;&lt;/foreign-keys&gt;&lt;ref-type name="Journal Article"&gt;17&lt;/ref-type&gt;&lt;contributors&gt;&lt;authors&gt;&lt;author&gt;Anh, N. Q.&lt;/author&gt;&lt;author&gt;Linh, B. N.&lt;/author&gt;&lt;author&gt;Ha, N. T.&lt;/author&gt;&lt;author&gt;Phanthunane, P.&lt;/author&gt;&lt;author&gt;Huong, N. T.&lt;/author&gt;&lt;/authors&gt;&lt;/contributors&gt;&lt;titles&gt;&lt;title&gt;Schizophrenia interventions in Vietnam: Primary results from a cost-effectiveness study&lt;/title&gt;&lt;secondary-title&gt;Global Public Health&lt;/secondary-title&gt;&lt;/titles&gt;&lt;periodical&gt;&lt;full-title&gt;Global Public Health&lt;/full-title&gt;&lt;/periodical&gt;&lt;pages&gt;S21-S39&lt;/pages&gt;&lt;volume&gt;10&lt;/volume&gt;&lt;dates&gt;&lt;year&gt;2015&lt;/year&gt;&lt;/dates&gt;&lt;isbn&gt;1744-1692&lt;/isbn&gt;&lt;urls&gt;&lt;related-urls&gt;&lt;url&gt;http://shibboleth.ovid.com/secure/?T=JS&amp;amp;CSC=Y&amp;amp;NEWS=N&amp;amp;PAGE=fulltext&amp;amp;D=emed12&amp;amp;AN=2014965927&lt;/url&gt;&lt;url&gt;http://sfx.kcl.ac.uk/kings?sid=OVID:embase&amp;amp;id=pmid:&amp;amp;id=doi:10.1080%2F17441692.2014.986158&amp;amp;genre=article&amp;amp;atitle=Schizophrenia+interventions+in+Vietnam%3A+Primary+results+from+a+cost-effectiveness+study&amp;amp;title=Global+Public+Health&amp;amp;issn=1744-1692&amp;amp;date=2015&amp;amp;volume=10&amp;amp;issue=&amp;amp;spage=S21&amp;amp;aulast=Anh+N.Q.&amp;amp;isbn=&amp;amp;__char_set=utf8&lt;/url&gt;&lt;/related-urls&gt;&lt;/urls&gt;&lt;electronic-resource-num&gt;http://dx.doi.org/10.1080/17441692.2014.986158&lt;/electronic-resource-num&gt;&lt;remote-database-name&gt;Embase&lt;/remote-database-name&gt;&lt;remote-database-provider&gt;Ovid Technologies&lt;/remote-database-provider&gt;&lt;language&gt;English&lt;/language&gt;&lt;/record&gt;&lt;/Cite&gt;&lt;/EndNote&gt;</w:instrText>
            </w:r>
            <w:r w:rsidRPr="004C7D72">
              <w:rPr>
                <w:bCs/>
                <w:sz w:val="16"/>
                <w:szCs w:val="16"/>
              </w:rPr>
              <w:fldChar w:fldCharType="separate"/>
            </w:r>
            <w:r w:rsidR="004C7D72" w:rsidRPr="004C7D72">
              <w:rPr>
                <w:bCs/>
                <w:noProof/>
                <w:sz w:val="16"/>
                <w:szCs w:val="16"/>
              </w:rPr>
              <w:t>(2)</w:t>
            </w:r>
            <w:r w:rsidRPr="004C7D72">
              <w:rPr>
                <w:bCs/>
                <w:sz w:val="16"/>
                <w:szCs w:val="16"/>
              </w:rPr>
              <w:fldChar w:fldCharType="end"/>
            </w:r>
            <w:r w:rsidRPr="004C7D72">
              <w:rPr>
                <w:sz w:val="16"/>
                <w:szCs w:val="16"/>
              </w:rPr>
              <w:t xml:space="preserve">  </w:t>
            </w:r>
          </w:p>
        </w:tc>
        <w:tc>
          <w:tcPr>
            <w:tcW w:w="2049" w:type="dxa"/>
            <w:tcBorders>
              <w:bottom w:val="single" w:sz="4" w:space="0" w:color="auto"/>
            </w:tcBorders>
          </w:tcPr>
          <w:p w14:paraId="2835D87A"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845" w:type="dxa"/>
            <w:tcBorders>
              <w:bottom w:val="single" w:sz="4" w:space="0" w:color="auto"/>
            </w:tcBorders>
          </w:tcPr>
          <w:p w14:paraId="34BE9298" w14:textId="77777777" w:rsidR="00B5784D" w:rsidRPr="002C6F94" w:rsidRDefault="00B5784D" w:rsidP="00230C82">
            <w:pPr>
              <w:spacing w:line="360" w:lineRule="auto"/>
              <w:jc w:val="center"/>
              <w:rPr>
                <w:color w:val="000000"/>
                <w:sz w:val="16"/>
                <w:szCs w:val="16"/>
              </w:rPr>
            </w:pPr>
            <w:r>
              <w:rPr>
                <w:color w:val="000000"/>
                <w:sz w:val="16"/>
                <w:szCs w:val="16"/>
              </w:rPr>
              <w:t>6</w:t>
            </w:r>
          </w:p>
        </w:tc>
        <w:tc>
          <w:tcPr>
            <w:tcW w:w="900" w:type="dxa"/>
            <w:tcBorders>
              <w:bottom w:val="single" w:sz="4" w:space="0" w:color="auto"/>
            </w:tcBorders>
          </w:tcPr>
          <w:p w14:paraId="0E0A95A2"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984" w:type="dxa"/>
            <w:tcBorders>
              <w:bottom w:val="single" w:sz="4" w:space="0" w:color="auto"/>
            </w:tcBorders>
          </w:tcPr>
          <w:p w14:paraId="471B151C" w14:textId="77777777" w:rsidR="00B5784D" w:rsidRPr="002C6F94" w:rsidRDefault="00B5784D" w:rsidP="00230C82">
            <w:pPr>
              <w:spacing w:line="360" w:lineRule="auto"/>
              <w:jc w:val="center"/>
              <w:rPr>
                <w:color w:val="000000"/>
                <w:sz w:val="16"/>
                <w:szCs w:val="16"/>
              </w:rPr>
            </w:pPr>
            <w:r>
              <w:rPr>
                <w:color w:val="000000"/>
                <w:sz w:val="16"/>
                <w:szCs w:val="16"/>
              </w:rPr>
              <w:t>4</w:t>
            </w:r>
          </w:p>
        </w:tc>
        <w:tc>
          <w:tcPr>
            <w:tcW w:w="1134" w:type="dxa"/>
            <w:tcBorders>
              <w:bottom w:val="single" w:sz="4" w:space="0" w:color="auto"/>
            </w:tcBorders>
          </w:tcPr>
          <w:p w14:paraId="7505A1EB" w14:textId="77777777" w:rsidR="00B5784D" w:rsidRPr="002C6F94" w:rsidRDefault="00B5784D" w:rsidP="00230C82">
            <w:pPr>
              <w:spacing w:line="360" w:lineRule="auto"/>
              <w:jc w:val="center"/>
              <w:rPr>
                <w:color w:val="000000"/>
                <w:sz w:val="16"/>
                <w:szCs w:val="16"/>
              </w:rPr>
            </w:pPr>
            <w:r>
              <w:rPr>
                <w:color w:val="000000"/>
                <w:sz w:val="16"/>
                <w:szCs w:val="16"/>
              </w:rPr>
              <w:t>6</w:t>
            </w:r>
          </w:p>
        </w:tc>
        <w:tc>
          <w:tcPr>
            <w:tcW w:w="1134" w:type="dxa"/>
            <w:tcBorders>
              <w:bottom w:val="single" w:sz="4" w:space="0" w:color="auto"/>
            </w:tcBorders>
          </w:tcPr>
          <w:p w14:paraId="7421B0E6"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851" w:type="dxa"/>
            <w:tcBorders>
              <w:bottom w:val="single" w:sz="4" w:space="0" w:color="auto"/>
            </w:tcBorders>
          </w:tcPr>
          <w:p w14:paraId="4B8C6390"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992" w:type="dxa"/>
            <w:tcBorders>
              <w:bottom w:val="single" w:sz="4" w:space="0" w:color="auto"/>
            </w:tcBorders>
          </w:tcPr>
          <w:p w14:paraId="63D45677"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418" w:type="dxa"/>
            <w:tcBorders>
              <w:bottom w:val="single" w:sz="4" w:space="0" w:color="auto"/>
            </w:tcBorders>
          </w:tcPr>
          <w:p w14:paraId="6405F430" w14:textId="77777777" w:rsidR="00B5784D" w:rsidRPr="002C6F94" w:rsidRDefault="00B5784D" w:rsidP="00230C82">
            <w:pPr>
              <w:spacing w:line="360" w:lineRule="auto"/>
              <w:jc w:val="center"/>
              <w:rPr>
                <w:color w:val="000000"/>
                <w:sz w:val="16"/>
                <w:szCs w:val="16"/>
              </w:rPr>
            </w:pPr>
            <w:r>
              <w:rPr>
                <w:color w:val="000000"/>
                <w:sz w:val="16"/>
                <w:szCs w:val="16"/>
              </w:rPr>
              <w:t>3</w:t>
            </w:r>
          </w:p>
        </w:tc>
      </w:tr>
      <w:tr w:rsidR="00B5784D" w:rsidRPr="0071264C" w14:paraId="10083AC0" w14:textId="77777777" w:rsidTr="00230C82">
        <w:tc>
          <w:tcPr>
            <w:tcW w:w="1614" w:type="dxa"/>
            <w:tcBorders>
              <w:bottom w:val="single" w:sz="4" w:space="0" w:color="auto"/>
            </w:tcBorders>
          </w:tcPr>
          <w:p w14:paraId="6511459E" w14:textId="2806E854" w:rsidR="00B5784D" w:rsidRPr="004C7D72" w:rsidRDefault="00B5784D" w:rsidP="00230C82">
            <w:pPr>
              <w:spacing w:line="360" w:lineRule="auto"/>
              <w:rPr>
                <w:b/>
                <w:bCs/>
                <w:sz w:val="16"/>
                <w:szCs w:val="16"/>
              </w:rPr>
            </w:pPr>
            <w:r w:rsidRPr="004C7D72">
              <w:rPr>
                <w:sz w:val="16"/>
                <w:szCs w:val="16"/>
              </w:rPr>
              <w:t>Ascher-</w:t>
            </w:r>
            <w:proofErr w:type="spellStart"/>
            <w:r w:rsidRPr="004C7D72">
              <w:rPr>
                <w:sz w:val="16"/>
                <w:szCs w:val="16"/>
              </w:rPr>
              <w:t>Svanum</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Bc2NoZXItU3ZhbnVtPC9BdXRob3I+PFllYXI+MjAxMjwv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Bc2NoZXItU3ZhbnVtPC9BdXRob3I+PFllYXI+MjAxMjwv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3)</w:t>
            </w:r>
            <w:r w:rsidRPr="004C7D72">
              <w:rPr>
                <w:sz w:val="16"/>
                <w:szCs w:val="16"/>
              </w:rPr>
              <w:fldChar w:fldCharType="end"/>
            </w:r>
          </w:p>
        </w:tc>
        <w:tc>
          <w:tcPr>
            <w:tcW w:w="2049" w:type="dxa"/>
            <w:tcBorders>
              <w:bottom w:val="single" w:sz="4" w:space="0" w:color="auto"/>
            </w:tcBorders>
          </w:tcPr>
          <w:p w14:paraId="62A8B036"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45" w:type="dxa"/>
            <w:tcBorders>
              <w:bottom w:val="single" w:sz="4" w:space="0" w:color="auto"/>
            </w:tcBorders>
          </w:tcPr>
          <w:p w14:paraId="7C7D0472"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900" w:type="dxa"/>
            <w:tcBorders>
              <w:bottom w:val="single" w:sz="4" w:space="0" w:color="auto"/>
            </w:tcBorders>
          </w:tcPr>
          <w:p w14:paraId="63207AC7"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984" w:type="dxa"/>
            <w:tcBorders>
              <w:bottom w:val="single" w:sz="4" w:space="0" w:color="auto"/>
            </w:tcBorders>
          </w:tcPr>
          <w:p w14:paraId="70131DC0" w14:textId="77777777" w:rsidR="00B5784D" w:rsidRPr="002C6F94" w:rsidRDefault="00B5784D" w:rsidP="00230C82">
            <w:pPr>
              <w:spacing w:line="360" w:lineRule="auto"/>
              <w:jc w:val="center"/>
              <w:rPr>
                <w:sz w:val="16"/>
                <w:szCs w:val="16"/>
              </w:rPr>
            </w:pPr>
            <w:bookmarkStart w:id="0" w:name="_GoBack"/>
            <w:bookmarkEnd w:id="0"/>
            <w:r w:rsidRPr="002C6F94">
              <w:rPr>
                <w:color w:val="000000"/>
                <w:sz w:val="16"/>
                <w:szCs w:val="16"/>
              </w:rPr>
              <w:t>2</w:t>
            </w:r>
          </w:p>
        </w:tc>
        <w:tc>
          <w:tcPr>
            <w:tcW w:w="1134" w:type="dxa"/>
            <w:tcBorders>
              <w:bottom w:val="single" w:sz="4" w:space="0" w:color="auto"/>
            </w:tcBorders>
          </w:tcPr>
          <w:p w14:paraId="28693973" w14:textId="77777777" w:rsidR="00B5784D" w:rsidRPr="002C6F94" w:rsidRDefault="00B5784D" w:rsidP="00230C82">
            <w:pPr>
              <w:spacing w:line="360" w:lineRule="auto"/>
              <w:jc w:val="center"/>
              <w:rPr>
                <w:sz w:val="16"/>
                <w:szCs w:val="16"/>
              </w:rPr>
            </w:pPr>
            <w:r w:rsidRPr="002C6F94">
              <w:rPr>
                <w:color w:val="000000"/>
                <w:sz w:val="16"/>
                <w:szCs w:val="16"/>
              </w:rPr>
              <w:t>3</w:t>
            </w:r>
          </w:p>
        </w:tc>
        <w:tc>
          <w:tcPr>
            <w:tcW w:w="1134" w:type="dxa"/>
            <w:tcBorders>
              <w:bottom w:val="single" w:sz="4" w:space="0" w:color="auto"/>
            </w:tcBorders>
          </w:tcPr>
          <w:p w14:paraId="67CDBD6D"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Borders>
              <w:bottom w:val="single" w:sz="4" w:space="0" w:color="auto"/>
            </w:tcBorders>
          </w:tcPr>
          <w:p w14:paraId="5AE8F7D5"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Borders>
              <w:bottom w:val="single" w:sz="4" w:space="0" w:color="auto"/>
            </w:tcBorders>
          </w:tcPr>
          <w:p w14:paraId="36787C2C"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Borders>
              <w:bottom w:val="single" w:sz="4" w:space="0" w:color="auto"/>
            </w:tcBorders>
          </w:tcPr>
          <w:p w14:paraId="47407D00"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5F7F72E6" w14:textId="77777777" w:rsidTr="00230C82">
        <w:tc>
          <w:tcPr>
            <w:tcW w:w="1614" w:type="dxa"/>
          </w:tcPr>
          <w:p w14:paraId="26C291BF" w14:textId="55BE0E7C" w:rsidR="00B5784D" w:rsidRPr="004C7D72" w:rsidRDefault="00B5784D" w:rsidP="00230C82">
            <w:pPr>
              <w:spacing w:line="360" w:lineRule="auto"/>
              <w:rPr>
                <w:color w:val="000000"/>
                <w:sz w:val="16"/>
                <w:szCs w:val="16"/>
              </w:rPr>
            </w:pPr>
            <w:r w:rsidRPr="004C7D72">
              <w:rPr>
                <w:sz w:val="16"/>
                <w:szCs w:val="16"/>
              </w:rPr>
              <w:t xml:space="preserve">Beard </w:t>
            </w:r>
            <w:r w:rsidR="004C7D72" w:rsidRPr="004C7D72">
              <w:rPr>
                <w:i/>
                <w:sz w:val="16"/>
                <w:szCs w:val="16"/>
              </w:rPr>
              <w:t>et al</w:t>
            </w:r>
            <w:r w:rsidRPr="004C7D72">
              <w:rPr>
                <w:sz w:val="16"/>
                <w:szCs w:val="16"/>
              </w:rPr>
              <w:t>.</w:t>
            </w:r>
            <w:r w:rsidRPr="004C7D72">
              <w:rPr>
                <w:sz w:val="16"/>
                <w:szCs w:val="16"/>
              </w:rPr>
              <w:fldChar w:fldCharType="begin"/>
            </w:r>
            <w:r w:rsidR="004C7D72" w:rsidRPr="004C7D72">
              <w:rPr>
                <w:sz w:val="16"/>
                <w:szCs w:val="16"/>
              </w:rPr>
              <w:instrText xml:space="preserve"> ADDIN EN.CITE &lt;EndNote&gt;&lt;Cite&gt;&lt;Author&gt;Beard&lt;/Author&gt;&lt;Year&gt;2006&lt;/Year&gt;&lt;RecNum&gt;728&lt;/RecNum&gt;&lt;DisplayText&gt;(4)&lt;/DisplayText&gt;&lt;record&gt;&lt;rec-number&gt;728&lt;/rec-number&gt;&lt;foreign-keys&gt;&lt;key app="EN" db-id="atefzprd8vzrffesdtovz2559zw5wwawrfsw" timestamp="1435055236"&gt;728&lt;/key&gt;&lt;/foreign-keys&gt;&lt;ref-type name="Journal Article"&gt;17&lt;/ref-type&gt;&lt;contributors&gt;&lt;authors&gt;&lt;author&gt;Beard, A. M.&lt;/author&gt;&lt;author&gt;Maciver, F.&lt;/author&gt;&lt;author&gt;Clouth, J.&lt;/author&gt;&lt;author&gt;Ruther, E.&lt;/author&gt;&lt;/authors&gt;&lt;/contributors&gt;&lt;titles&gt;&lt;title&gt;A decision model to compare health care costs of olanzapine and risperidone treatment of schizophrenia in Germany&lt;/title&gt;&lt;secondary-title&gt;European Journal of Health Economics&lt;/secondary-title&gt;&lt;/titles&gt;&lt;periodical&gt;&lt;full-title&gt;European Journal of Health Economics&lt;/full-title&gt;&lt;/periodical&gt;&lt;pages&gt;165-172&lt;/pages&gt;&lt;volume&gt;7&lt;/volume&gt;&lt;keywords&gt;&lt;keyword&gt;Antipsychotic Agents /economics /therapeutic use&lt;/keyword&gt;&lt;keyword&gt;Benzodiazepines /economics /therapeutic use&lt;/keyword&gt;&lt;keyword&gt;Decision Support Techniques&lt;/keyword&gt;&lt;keyword&gt;Germany&lt;/keyword&gt;&lt;keyword&gt;Health Care Costs&lt;/keyword&gt;&lt;keyword&gt;Hospitalization /economics&lt;/keyword&gt;&lt;keyword&gt;Humans&lt;/keyword&gt;&lt;keyword&gt;Quality-Adjusted Life Years&lt;/keyword&gt;&lt;keyword&gt;Recurrence&lt;/keyword&gt;&lt;keyword&gt;Risperidone /economics /therapeutic use&lt;/keyword&gt;&lt;keyword&gt;Schizophrenia /drug therapy /economics /prevention &amp;amp; control&lt;/keyword&gt;&lt;keyword&gt;Suicide /prevention &amp;amp; control&lt;/keyword&gt;&lt;keyword&gt;Treatment Outcome&lt;/keyword&gt;&lt;/keywords&gt;&lt;dates&gt;&lt;year&gt;2006&lt;/year&gt;&lt;/dates&gt;&lt;accession-num&gt;22006008361&lt;/accession-num&gt;&lt;call-num&gt;17163277&lt;/call-num&gt;&lt;urls&gt;&lt;related-urls&gt;&lt;url&gt;http://www.crd.york.ac.uk/CRDWeb/ShowRecord.asp?ID=22006001670&lt;/url&gt;&lt;/related-urls&gt;&lt;/urls&gt;&lt;/record&gt;&lt;/Cite&gt;&lt;/EndNote&gt;</w:instrText>
            </w:r>
            <w:r w:rsidRPr="004C7D72">
              <w:rPr>
                <w:sz w:val="16"/>
                <w:szCs w:val="16"/>
              </w:rPr>
              <w:fldChar w:fldCharType="separate"/>
            </w:r>
            <w:r w:rsidR="004C7D72" w:rsidRPr="004C7D72">
              <w:rPr>
                <w:noProof/>
                <w:sz w:val="16"/>
                <w:szCs w:val="16"/>
              </w:rPr>
              <w:t>(4)</w:t>
            </w:r>
            <w:r w:rsidRPr="004C7D72">
              <w:rPr>
                <w:sz w:val="16"/>
                <w:szCs w:val="16"/>
              </w:rPr>
              <w:fldChar w:fldCharType="end"/>
            </w:r>
          </w:p>
        </w:tc>
        <w:tc>
          <w:tcPr>
            <w:tcW w:w="2049" w:type="dxa"/>
          </w:tcPr>
          <w:p w14:paraId="115E167E"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845" w:type="dxa"/>
          </w:tcPr>
          <w:p w14:paraId="6191ABE6"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900" w:type="dxa"/>
          </w:tcPr>
          <w:p w14:paraId="2C7C8560"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984" w:type="dxa"/>
          </w:tcPr>
          <w:p w14:paraId="40158027" w14:textId="77777777" w:rsidR="00B5784D" w:rsidRPr="002C6F94" w:rsidRDefault="00B5784D" w:rsidP="00230C82">
            <w:pPr>
              <w:spacing w:line="360" w:lineRule="auto"/>
              <w:jc w:val="center"/>
              <w:rPr>
                <w:sz w:val="16"/>
                <w:szCs w:val="16"/>
              </w:rPr>
            </w:pPr>
            <w:r w:rsidRPr="002C6F94">
              <w:rPr>
                <w:color w:val="000000"/>
                <w:sz w:val="16"/>
                <w:szCs w:val="16"/>
              </w:rPr>
              <w:t>5</w:t>
            </w:r>
          </w:p>
        </w:tc>
        <w:tc>
          <w:tcPr>
            <w:tcW w:w="1134" w:type="dxa"/>
          </w:tcPr>
          <w:p w14:paraId="13E22E90"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67210E58"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851" w:type="dxa"/>
          </w:tcPr>
          <w:p w14:paraId="7A304378"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992" w:type="dxa"/>
          </w:tcPr>
          <w:p w14:paraId="28995C50"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1E773D82"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2F8AFABD" w14:textId="77777777" w:rsidTr="00230C82">
        <w:tc>
          <w:tcPr>
            <w:tcW w:w="1614" w:type="dxa"/>
          </w:tcPr>
          <w:p w14:paraId="3767D71E" w14:textId="34A22875" w:rsidR="00B5784D" w:rsidRPr="004C7D72" w:rsidRDefault="00B5784D" w:rsidP="00230C82">
            <w:pPr>
              <w:spacing w:line="360" w:lineRule="auto"/>
              <w:rPr>
                <w:color w:val="000000"/>
                <w:sz w:val="16"/>
                <w:szCs w:val="16"/>
              </w:rPr>
            </w:pPr>
            <w:r w:rsidRPr="004C7D72">
              <w:rPr>
                <w:sz w:val="16"/>
                <w:szCs w:val="16"/>
              </w:rPr>
              <w:t xml:space="preserve">Bernardo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CZXJuYXJkbzwvQXV0aG9yPjxZZWFyPjIwMDY8L1llYXI+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CZXJuYXJkbzwvQXV0aG9yPjxZZWFyPjIwMDY8L1llYXI+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5)</w:t>
            </w:r>
            <w:r w:rsidRPr="004C7D72">
              <w:rPr>
                <w:sz w:val="16"/>
                <w:szCs w:val="16"/>
              </w:rPr>
              <w:fldChar w:fldCharType="end"/>
            </w:r>
          </w:p>
        </w:tc>
        <w:tc>
          <w:tcPr>
            <w:tcW w:w="2049" w:type="dxa"/>
          </w:tcPr>
          <w:p w14:paraId="25B47384"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845" w:type="dxa"/>
          </w:tcPr>
          <w:p w14:paraId="16C04BB9"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900" w:type="dxa"/>
          </w:tcPr>
          <w:p w14:paraId="6A25B798"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1984" w:type="dxa"/>
          </w:tcPr>
          <w:p w14:paraId="440135AF"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7D7550E3"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18AD1E43"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446EA550"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63C8D802"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2B13BEC9" w14:textId="77777777" w:rsidR="00B5784D" w:rsidRPr="002C6F94" w:rsidRDefault="00B5784D" w:rsidP="00230C82">
            <w:pPr>
              <w:spacing w:line="360" w:lineRule="auto"/>
              <w:jc w:val="center"/>
              <w:rPr>
                <w:sz w:val="16"/>
                <w:szCs w:val="16"/>
              </w:rPr>
            </w:pPr>
            <w:r w:rsidRPr="002C6F94">
              <w:rPr>
                <w:color w:val="000000"/>
                <w:sz w:val="16"/>
                <w:szCs w:val="16"/>
              </w:rPr>
              <w:t>N/A</w:t>
            </w:r>
          </w:p>
        </w:tc>
      </w:tr>
      <w:tr w:rsidR="00B5784D" w:rsidRPr="0071264C" w14:paraId="1C6336D7" w14:textId="77777777" w:rsidTr="00230C82">
        <w:tc>
          <w:tcPr>
            <w:tcW w:w="1614" w:type="dxa"/>
          </w:tcPr>
          <w:p w14:paraId="01C1F6B6" w14:textId="58331E8A" w:rsidR="00B5784D" w:rsidRPr="004C7D72" w:rsidRDefault="00B5784D" w:rsidP="00230C82">
            <w:pPr>
              <w:spacing w:line="360" w:lineRule="auto"/>
              <w:rPr>
                <w:color w:val="000000"/>
                <w:sz w:val="16"/>
                <w:szCs w:val="16"/>
              </w:rPr>
            </w:pPr>
            <w:proofErr w:type="spellStart"/>
            <w:r w:rsidRPr="004C7D72">
              <w:rPr>
                <w:sz w:val="16"/>
                <w:szCs w:val="16"/>
              </w:rPr>
              <w:t>Bounthavong</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Cb3VudGhhdm9uZzwvQXV0aG9yPjxZZWFyPjIwMDc8L1ll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Cb3VudGhhdm9uZzwvQXV0aG9yPjxZZWFyPjIwMDc8L1ll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6)</w:t>
            </w:r>
            <w:r w:rsidRPr="004C7D72">
              <w:rPr>
                <w:sz w:val="16"/>
                <w:szCs w:val="16"/>
              </w:rPr>
              <w:fldChar w:fldCharType="end"/>
            </w:r>
          </w:p>
        </w:tc>
        <w:tc>
          <w:tcPr>
            <w:tcW w:w="2049" w:type="dxa"/>
          </w:tcPr>
          <w:p w14:paraId="092253A0"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845" w:type="dxa"/>
          </w:tcPr>
          <w:p w14:paraId="04EEDAC0"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00" w:type="dxa"/>
          </w:tcPr>
          <w:p w14:paraId="5A4AB601"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984" w:type="dxa"/>
          </w:tcPr>
          <w:p w14:paraId="7F353322"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36F79271"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52B9D2E4"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3DDC4680" w14:textId="77777777" w:rsidR="00B5784D" w:rsidRPr="002C6F94" w:rsidRDefault="00B5784D" w:rsidP="00230C82">
            <w:pPr>
              <w:spacing w:line="360" w:lineRule="auto"/>
              <w:jc w:val="center"/>
              <w:rPr>
                <w:sz w:val="16"/>
                <w:szCs w:val="16"/>
              </w:rPr>
            </w:pPr>
            <w:r w:rsidRPr="002C6F94">
              <w:rPr>
                <w:color w:val="000000"/>
                <w:sz w:val="16"/>
                <w:szCs w:val="16"/>
              </w:rPr>
              <w:t>Not clear</w:t>
            </w:r>
          </w:p>
        </w:tc>
        <w:tc>
          <w:tcPr>
            <w:tcW w:w="992" w:type="dxa"/>
          </w:tcPr>
          <w:p w14:paraId="468975E4"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227C7A0E" w14:textId="77777777" w:rsidR="00B5784D" w:rsidRPr="002C6F94" w:rsidRDefault="00B5784D" w:rsidP="00230C82">
            <w:pPr>
              <w:spacing w:line="360" w:lineRule="auto"/>
              <w:jc w:val="center"/>
              <w:rPr>
                <w:sz w:val="16"/>
                <w:szCs w:val="16"/>
              </w:rPr>
            </w:pPr>
            <w:r w:rsidRPr="002C6F94">
              <w:rPr>
                <w:color w:val="000000"/>
                <w:sz w:val="16"/>
                <w:szCs w:val="16"/>
              </w:rPr>
              <w:t>N/A</w:t>
            </w:r>
          </w:p>
        </w:tc>
      </w:tr>
      <w:tr w:rsidR="00B5784D" w:rsidRPr="0071264C" w14:paraId="66CA991C" w14:textId="77777777" w:rsidTr="00230C82">
        <w:tc>
          <w:tcPr>
            <w:tcW w:w="1614" w:type="dxa"/>
          </w:tcPr>
          <w:p w14:paraId="253BA216" w14:textId="519B6525" w:rsidR="00B5784D" w:rsidRPr="004C7D72" w:rsidRDefault="00B5784D" w:rsidP="00230C82">
            <w:pPr>
              <w:spacing w:line="360" w:lineRule="auto"/>
              <w:rPr>
                <w:bCs/>
                <w:sz w:val="16"/>
                <w:szCs w:val="16"/>
              </w:rPr>
            </w:pPr>
            <w:r w:rsidRPr="004C7D72">
              <w:rPr>
                <w:bCs/>
                <w:sz w:val="16"/>
                <w:szCs w:val="16"/>
              </w:rPr>
              <w:t xml:space="preserve">Chisholm </w:t>
            </w:r>
            <w:r w:rsidR="004C7D72" w:rsidRPr="004C7D72">
              <w:rPr>
                <w:bCs/>
                <w:i/>
                <w:sz w:val="16"/>
                <w:szCs w:val="16"/>
              </w:rPr>
              <w:t>et al</w:t>
            </w:r>
            <w:r w:rsidRPr="004C7D72">
              <w:rPr>
                <w:bCs/>
                <w:sz w:val="16"/>
                <w:szCs w:val="16"/>
              </w:rPr>
              <w:t xml:space="preserve">. 2012 </w:t>
            </w:r>
            <w:r w:rsidRPr="004C7D72">
              <w:rPr>
                <w:bCs/>
                <w:sz w:val="16"/>
                <w:szCs w:val="16"/>
              </w:rPr>
              <w:fldChar w:fldCharType="begin"/>
            </w:r>
            <w:r w:rsidR="004C7D72" w:rsidRPr="004C7D72">
              <w:rPr>
                <w:bCs/>
                <w:sz w:val="16"/>
                <w:szCs w:val="16"/>
              </w:rPr>
              <w:instrText xml:space="preserve"> ADDIN EN.CITE &lt;EndNote&gt;&lt;Cite&gt;&lt;Author&gt;Chisholm&lt;/Author&gt;&lt;Year&gt;2012&lt;/Year&gt;&lt;RecNum&gt;718&lt;/RecNum&gt;&lt;DisplayText&gt;(7)&lt;/DisplayText&gt;&lt;record&gt;&lt;rec-number&gt;718&lt;/rec-number&gt;&lt;foreign-keys&gt;&lt;key app="EN" db-id="t2rt0d5rbt0p2pewfv45stx85tzavv0x9t5t" timestamp="1462782739"&gt;718&lt;/key&gt;&lt;/foreign-keys&gt;&lt;ref-type name="Journal Article"&gt;17&lt;/ref-type&gt;&lt;contributors&gt;&lt;authors&gt;&lt;author&gt;Chisholm, D.&lt;/author&gt;&lt;author&gt;Saxena, S.&lt;/author&gt;&lt;/authors&gt;&lt;/contributors&gt;&lt;titles&gt;&lt;title&gt;Cost effectiveness of strategies to combat neuropsychiatric conditions in sub-Saharan Africa and South East Asia: mathematical modelling study&lt;/title&gt;&lt;secondary-title&gt;Bmj&lt;/secondary-title&gt;&lt;/titles&gt;&lt;periodical&gt;&lt;full-title&gt;Bmj&lt;/full-title&gt;&lt;/periodical&gt;&lt;volume&gt;344&lt;/volume&gt;&lt;dates&gt;&lt;year&gt;2012&lt;/year&gt;&lt;/dates&gt;&lt;urls&gt;&lt;related-urls&gt;&lt;url&gt;http://shibboleth.ovid.com/secure/?T=JS&amp;amp;CSC=Y&amp;amp;NEWS=N&amp;amp;PAGE=fulltext&amp;amp;D=medl&amp;amp;AN=22389339&lt;/url&gt;&lt;url&gt;http://sfx.kcl.ac.uk/kings?sid=OVID:medline&amp;amp;id=pmid:&amp;amp;id=doi:10.1136%2Fbmj.e609&amp;amp;genre=article&amp;amp;atitle=Cost+effectiveness+of+strategies+to+combat+neuropsychiatric+conditions+in+sub-Saharan+Africa+and+South+East+Asia%3A+mathematical+modelling+study.&amp;amp;title=BMJ&amp;amp;issn=0959-535X&amp;amp;date=2012&amp;amp;volume=344&amp;amp;issue=02&amp;amp;spage=e609&amp;amp;aulast=Chisholm+D&amp;amp;isbn=&amp;amp;__char_set=utf8&lt;/url&gt;&lt;/related-urls&gt;&lt;/urls&gt;&lt;electronic-resource-num&gt;http://dx.doi.org/10.1136/bmj.e609&lt;/electronic-resource-num&gt;&lt;remote-database-name&gt;MEDLINE&lt;/remote-database-name&gt;&lt;remote-database-provider&gt;Ovid Technologies&lt;/remote-database-provider&gt;&lt;language&gt;English&lt;/language&gt;&lt;/record&gt;&lt;/Cite&gt;&lt;/EndNote&gt;</w:instrText>
            </w:r>
            <w:r w:rsidRPr="004C7D72">
              <w:rPr>
                <w:bCs/>
                <w:sz w:val="16"/>
                <w:szCs w:val="16"/>
              </w:rPr>
              <w:fldChar w:fldCharType="separate"/>
            </w:r>
            <w:r w:rsidR="004C7D72" w:rsidRPr="004C7D72">
              <w:rPr>
                <w:bCs/>
                <w:noProof/>
                <w:sz w:val="16"/>
                <w:szCs w:val="16"/>
              </w:rPr>
              <w:t>(7)</w:t>
            </w:r>
            <w:r w:rsidRPr="004C7D72">
              <w:rPr>
                <w:bCs/>
                <w:sz w:val="16"/>
                <w:szCs w:val="16"/>
              </w:rPr>
              <w:fldChar w:fldCharType="end"/>
            </w:r>
          </w:p>
        </w:tc>
        <w:tc>
          <w:tcPr>
            <w:tcW w:w="2049" w:type="dxa"/>
          </w:tcPr>
          <w:p w14:paraId="7BC5E082"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845" w:type="dxa"/>
          </w:tcPr>
          <w:p w14:paraId="7142D61B" w14:textId="77777777" w:rsidR="00B5784D" w:rsidRPr="002C6F94" w:rsidRDefault="00B5784D" w:rsidP="00230C82">
            <w:pPr>
              <w:spacing w:line="360" w:lineRule="auto"/>
              <w:jc w:val="center"/>
              <w:rPr>
                <w:color w:val="000000"/>
                <w:sz w:val="16"/>
                <w:szCs w:val="16"/>
              </w:rPr>
            </w:pPr>
            <w:r>
              <w:rPr>
                <w:color w:val="000000"/>
                <w:sz w:val="16"/>
                <w:szCs w:val="16"/>
              </w:rPr>
              <w:t>N/A</w:t>
            </w:r>
          </w:p>
        </w:tc>
        <w:tc>
          <w:tcPr>
            <w:tcW w:w="900" w:type="dxa"/>
          </w:tcPr>
          <w:p w14:paraId="2C1CC5D1" w14:textId="77777777" w:rsidR="00B5784D" w:rsidRPr="002C6F94" w:rsidRDefault="00B5784D" w:rsidP="00230C82">
            <w:pPr>
              <w:spacing w:line="360" w:lineRule="auto"/>
              <w:jc w:val="center"/>
              <w:rPr>
                <w:color w:val="000000"/>
                <w:sz w:val="16"/>
                <w:szCs w:val="16"/>
              </w:rPr>
            </w:pPr>
            <w:r>
              <w:rPr>
                <w:color w:val="000000"/>
                <w:sz w:val="16"/>
                <w:szCs w:val="16"/>
              </w:rPr>
              <w:t>N/A</w:t>
            </w:r>
          </w:p>
        </w:tc>
        <w:tc>
          <w:tcPr>
            <w:tcW w:w="1984" w:type="dxa"/>
          </w:tcPr>
          <w:p w14:paraId="66DDAE14"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134" w:type="dxa"/>
          </w:tcPr>
          <w:p w14:paraId="616C1639" w14:textId="77777777" w:rsidR="00B5784D" w:rsidRPr="002C6F94" w:rsidRDefault="00B5784D" w:rsidP="00230C82">
            <w:pPr>
              <w:spacing w:line="360" w:lineRule="auto"/>
              <w:jc w:val="center"/>
              <w:rPr>
                <w:color w:val="000000"/>
                <w:sz w:val="16"/>
                <w:szCs w:val="16"/>
              </w:rPr>
            </w:pPr>
            <w:r>
              <w:rPr>
                <w:color w:val="000000"/>
                <w:sz w:val="16"/>
                <w:szCs w:val="16"/>
              </w:rPr>
              <w:t>6</w:t>
            </w:r>
          </w:p>
        </w:tc>
        <w:tc>
          <w:tcPr>
            <w:tcW w:w="1134" w:type="dxa"/>
          </w:tcPr>
          <w:p w14:paraId="0A9D6433"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851" w:type="dxa"/>
          </w:tcPr>
          <w:p w14:paraId="5319A3AF" w14:textId="77777777" w:rsidR="00B5784D" w:rsidRPr="002C6F94" w:rsidRDefault="00B5784D" w:rsidP="00230C82">
            <w:pPr>
              <w:spacing w:line="360" w:lineRule="auto"/>
              <w:jc w:val="center"/>
              <w:rPr>
                <w:color w:val="000000"/>
                <w:sz w:val="16"/>
                <w:szCs w:val="16"/>
              </w:rPr>
            </w:pPr>
            <w:r>
              <w:rPr>
                <w:color w:val="000000"/>
                <w:sz w:val="16"/>
                <w:szCs w:val="16"/>
              </w:rPr>
              <w:t>4</w:t>
            </w:r>
          </w:p>
        </w:tc>
        <w:tc>
          <w:tcPr>
            <w:tcW w:w="992" w:type="dxa"/>
          </w:tcPr>
          <w:p w14:paraId="19A96265"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418" w:type="dxa"/>
          </w:tcPr>
          <w:p w14:paraId="12306CCC" w14:textId="77777777" w:rsidR="00B5784D" w:rsidRPr="002C6F94" w:rsidRDefault="00B5784D" w:rsidP="00230C82">
            <w:pPr>
              <w:spacing w:line="360" w:lineRule="auto"/>
              <w:jc w:val="center"/>
              <w:rPr>
                <w:color w:val="000000"/>
                <w:sz w:val="16"/>
                <w:szCs w:val="16"/>
              </w:rPr>
            </w:pPr>
            <w:r>
              <w:rPr>
                <w:color w:val="000000"/>
                <w:sz w:val="16"/>
                <w:szCs w:val="16"/>
              </w:rPr>
              <w:t>3</w:t>
            </w:r>
          </w:p>
        </w:tc>
      </w:tr>
      <w:tr w:rsidR="00B5784D" w:rsidRPr="0071264C" w14:paraId="14D4F7DC" w14:textId="77777777" w:rsidTr="00230C82">
        <w:tc>
          <w:tcPr>
            <w:tcW w:w="1614" w:type="dxa"/>
          </w:tcPr>
          <w:p w14:paraId="0560C08F" w14:textId="51C52BEF" w:rsidR="00B5784D" w:rsidRPr="004C7D72" w:rsidRDefault="00B5784D" w:rsidP="00230C82">
            <w:pPr>
              <w:spacing w:line="360" w:lineRule="auto"/>
              <w:rPr>
                <w:bCs/>
                <w:sz w:val="16"/>
                <w:szCs w:val="16"/>
              </w:rPr>
            </w:pPr>
            <w:r w:rsidRPr="004C7D72">
              <w:rPr>
                <w:bCs/>
                <w:sz w:val="16"/>
                <w:szCs w:val="16"/>
              </w:rPr>
              <w:t xml:space="preserve">Chisholm </w:t>
            </w:r>
            <w:r w:rsidR="004C7D72" w:rsidRPr="004C7D72">
              <w:rPr>
                <w:bCs/>
                <w:i/>
                <w:sz w:val="16"/>
                <w:szCs w:val="16"/>
              </w:rPr>
              <w:t>et al</w:t>
            </w:r>
            <w:r w:rsidRPr="004C7D72">
              <w:rPr>
                <w:bCs/>
                <w:sz w:val="16"/>
                <w:szCs w:val="16"/>
              </w:rPr>
              <w:t xml:space="preserve">. 2008 </w:t>
            </w:r>
            <w:r w:rsidRPr="004C7D72">
              <w:rPr>
                <w:bCs/>
                <w:sz w:val="16"/>
                <w:szCs w:val="16"/>
              </w:rPr>
              <w:fldChar w:fldCharType="begin"/>
            </w:r>
            <w:r w:rsidR="004C7D72" w:rsidRPr="004C7D72">
              <w:rPr>
                <w:bCs/>
                <w:sz w:val="16"/>
                <w:szCs w:val="16"/>
              </w:rPr>
              <w:instrText xml:space="preserve"> ADDIN EN.CITE &lt;EndNote&gt;&lt;Cite&gt;&lt;Author&gt;Chisholm&lt;/Author&gt;&lt;Year&gt;2008&lt;/Year&gt;&lt;RecNum&gt;715&lt;/RecNum&gt;&lt;DisplayText&gt;(8)&lt;/DisplayText&gt;&lt;record&gt;&lt;rec-number&gt;715&lt;/rec-number&gt;&lt;foreign-keys&gt;&lt;key app="EN" db-id="t2rt0d5rbt0p2pewfv45stx85tzavv0x9t5t" timestamp="1462782739"&gt;715&lt;/key&gt;&lt;/foreign-keys&gt;&lt;ref-type name="Book"&gt;6&lt;/ref-type&gt;&lt;contributors&gt;&lt;authors&gt;&lt;author&gt;Chisholm, D.&lt;/author&gt;&lt;author&gt;Gureje, O.&lt;/author&gt;&lt;author&gt;Saldivia, S.&lt;/author&gt;&lt;author&gt;Calderon, M. V.&lt;/author&gt;&lt;author&gt;Wickremasinghe, R.&lt;/author&gt;&lt;author&gt;Mendis, N.&lt;/author&gt;&lt;author&gt;Ayuso-Mateos, J. L.&lt;/author&gt;&lt;author&gt;Saxena, S.&lt;/author&gt;&lt;/authors&gt;&lt;/contributors&gt;&lt;titles&gt;&lt;title&gt;Schizophrenia treatment in the developing world: An interregional and multinational cost-effectiveness analysis&lt;/title&gt;&lt;/titles&gt;&lt;dates&gt;&lt;year&gt;2008&lt;/year&gt;&lt;/dates&gt;&lt;publisher&gt;Bulletin of the World Health Organization. 86 (7) (pp 542-551), 2008. Date of Publication: July 2008.&lt;/publisher&gt;&lt;isbn&gt;0042-9686&lt;/isbn&gt;&lt;urls&gt;&lt;related-urls&gt;&lt;url&gt;http://shibboleth.ovid.com/secure/?T=JS&amp;amp;CSC=Y&amp;amp;NEWS=N&amp;amp;PAGE=fulltext&amp;amp;D=emed8&amp;amp;AN=2008320264&lt;/url&gt;&lt;url&gt;http://sfx.kcl.ac.uk/kings?sid=OVID:embase&amp;amp;id=pmid:&amp;amp;id=doi:10.2471%2FBLT.07.045377&amp;amp;genre=article&amp;amp;atitle=Schizophrenia+treatment+in+the+developing+world%3A+An+interregional+and+multinational+cost-effectiveness+analysis&amp;amp;title=Bulletin+of+the+World+Health+Organization&amp;amp;issn=0042-9686&amp;amp;date=2008&amp;amp;volume=86&amp;amp;issue=7&amp;amp;spage=542&amp;amp;aulast=Chisholm+D.&amp;amp;isbn=&amp;amp;__char_set=utf8&lt;/url&gt;&lt;/related-urls&gt;&lt;/urls&gt;&lt;electronic-resource-num&gt;http://dx.doi.org/10.2471/BLT.07.045377&lt;/electronic-resource-num&gt;&lt;remote-database-name&gt;Embase&lt;/remote-database-name&gt;&lt;remote-database-provider&gt;Ovid Technologies&lt;/remote-database-provider&gt;&lt;language&gt;English&lt;/language&gt;&lt;/record&gt;&lt;/Cite&gt;&lt;/EndNote&gt;</w:instrText>
            </w:r>
            <w:r w:rsidRPr="004C7D72">
              <w:rPr>
                <w:bCs/>
                <w:sz w:val="16"/>
                <w:szCs w:val="16"/>
              </w:rPr>
              <w:fldChar w:fldCharType="separate"/>
            </w:r>
            <w:r w:rsidR="004C7D72" w:rsidRPr="004C7D72">
              <w:rPr>
                <w:bCs/>
                <w:noProof/>
                <w:sz w:val="16"/>
                <w:szCs w:val="16"/>
              </w:rPr>
              <w:t>(8)</w:t>
            </w:r>
            <w:r w:rsidRPr="004C7D72">
              <w:rPr>
                <w:bCs/>
                <w:sz w:val="16"/>
                <w:szCs w:val="16"/>
              </w:rPr>
              <w:fldChar w:fldCharType="end"/>
            </w:r>
          </w:p>
        </w:tc>
        <w:tc>
          <w:tcPr>
            <w:tcW w:w="2049" w:type="dxa"/>
          </w:tcPr>
          <w:p w14:paraId="6BC7EB50"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845" w:type="dxa"/>
          </w:tcPr>
          <w:p w14:paraId="6F9B5332" w14:textId="77777777" w:rsidR="00B5784D" w:rsidRPr="002C6F94" w:rsidRDefault="00B5784D" w:rsidP="00230C82">
            <w:pPr>
              <w:spacing w:line="360" w:lineRule="auto"/>
              <w:jc w:val="center"/>
              <w:rPr>
                <w:color w:val="000000"/>
                <w:sz w:val="16"/>
                <w:szCs w:val="16"/>
              </w:rPr>
            </w:pPr>
            <w:r>
              <w:rPr>
                <w:color w:val="000000"/>
                <w:sz w:val="16"/>
                <w:szCs w:val="16"/>
              </w:rPr>
              <w:t>N/A</w:t>
            </w:r>
          </w:p>
        </w:tc>
        <w:tc>
          <w:tcPr>
            <w:tcW w:w="900" w:type="dxa"/>
          </w:tcPr>
          <w:p w14:paraId="34D39E2D" w14:textId="77777777" w:rsidR="00B5784D" w:rsidRPr="002C6F94" w:rsidRDefault="00B5784D" w:rsidP="00230C82">
            <w:pPr>
              <w:spacing w:line="360" w:lineRule="auto"/>
              <w:jc w:val="center"/>
              <w:rPr>
                <w:color w:val="000000"/>
                <w:sz w:val="16"/>
                <w:szCs w:val="16"/>
              </w:rPr>
            </w:pPr>
            <w:r>
              <w:rPr>
                <w:color w:val="000000"/>
                <w:sz w:val="16"/>
                <w:szCs w:val="16"/>
              </w:rPr>
              <w:t>N/A</w:t>
            </w:r>
          </w:p>
        </w:tc>
        <w:tc>
          <w:tcPr>
            <w:tcW w:w="1984" w:type="dxa"/>
          </w:tcPr>
          <w:p w14:paraId="3567E550"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134" w:type="dxa"/>
          </w:tcPr>
          <w:p w14:paraId="6DD4F40B" w14:textId="77777777" w:rsidR="00B5784D" w:rsidRPr="002C6F94" w:rsidRDefault="00B5784D" w:rsidP="00230C82">
            <w:pPr>
              <w:spacing w:line="360" w:lineRule="auto"/>
              <w:jc w:val="center"/>
              <w:rPr>
                <w:color w:val="000000"/>
                <w:sz w:val="16"/>
                <w:szCs w:val="16"/>
              </w:rPr>
            </w:pPr>
            <w:r>
              <w:rPr>
                <w:color w:val="000000"/>
                <w:sz w:val="16"/>
                <w:szCs w:val="16"/>
              </w:rPr>
              <w:t>6</w:t>
            </w:r>
          </w:p>
        </w:tc>
        <w:tc>
          <w:tcPr>
            <w:tcW w:w="1134" w:type="dxa"/>
          </w:tcPr>
          <w:p w14:paraId="1DA33CDD"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851" w:type="dxa"/>
          </w:tcPr>
          <w:p w14:paraId="1A62AF4C"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992" w:type="dxa"/>
          </w:tcPr>
          <w:p w14:paraId="56EBB540"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1418" w:type="dxa"/>
          </w:tcPr>
          <w:p w14:paraId="2B952C65" w14:textId="77777777" w:rsidR="00B5784D" w:rsidRPr="002C6F94" w:rsidRDefault="00B5784D" w:rsidP="00230C82">
            <w:pPr>
              <w:spacing w:line="360" w:lineRule="auto"/>
              <w:jc w:val="center"/>
              <w:rPr>
                <w:color w:val="000000"/>
                <w:sz w:val="16"/>
                <w:szCs w:val="16"/>
              </w:rPr>
            </w:pPr>
            <w:r>
              <w:rPr>
                <w:color w:val="000000"/>
                <w:sz w:val="16"/>
                <w:szCs w:val="16"/>
              </w:rPr>
              <w:t>6</w:t>
            </w:r>
          </w:p>
        </w:tc>
      </w:tr>
      <w:tr w:rsidR="00B5784D" w:rsidRPr="0071264C" w14:paraId="3BF23B27" w14:textId="77777777" w:rsidTr="00230C82">
        <w:tc>
          <w:tcPr>
            <w:tcW w:w="1614" w:type="dxa"/>
          </w:tcPr>
          <w:p w14:paraId="49356C3E" w14:textId="0EC60E9F" w:rsidR="00B5784D" w:rsidRPr="004C7D72" w:rsidRDefault="00B5784D" w:rsidP="00230C82">
            <w:pPr>
              <w:spacing w:line="360" w:lineRule="auto"/>
              <w:rPr>
                <w:color w:val="000000"/>
                <w:sz w:val="16"/>
                <w:szCs w:val="16"/>
              </w:rPr>
            </w:pPr>
            <w:proofErr w:type="spellStart"/>
            <w:r w:rsidRPr="004C7D72">
              <w:rPr>
                <w:sz w:val="16"/>
                <w:szCs w:val="16"/>
              </w:rPr>
              <w:t>Chue</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DaHVlPC9BdXRob3I+PFllYXI+MjAwNTwvWWVhcj48UmVj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DaHVlPC9BdXRob3I+PFllYXI+MjAwNTwvWWVhcj48UmVj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9)</w:t>
            </w:r>
            <w:r w:rsidRPr="004C7D72">
              <w:rPr>
                <w:sz w:val="16"/>
                <w:szCs w:val="16"/>
              </w:rPr>
              <w:fldChar w:fldCharType="end"/>
            </w:r>
          </w:p>
        </w:tc>
        <w:tc>
          <w:tcPr>
            <w:tcW w:w="2049" w:type="dxa"/>
          </w:tcPr>
          <w:p w14:paraId="21865EA4"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845" w:type="dxa"/>
          </w:tcPr>
          <w:p w14:paraId="3AE9846F"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900" w:type="dxa"/>
          </w:tcPr>
          <w:p w14:paraId="2B8A5B69"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1984" w:type="dxa"/>
          </w:tcPr>
          <w:p w14:paraId="75E190C0"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1134" w:type="dxa"/>
          </w:tcPr>
          <w:p w14:paraId="697B0C22"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308D7441"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3DB1BDC7"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66CA3ECD"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77D8318F"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55CC7E45" w14:textId="77777777" w:rsidTr="00230C82">
        <w:tc>
          <w:tcPr>
            <w:tcW w:w="1614" w:type="dxa"/>
          </w:tcPr>
          <w:p w14:paraId="56D418EA" w14:textId="2A04DEC3" w:rsidR="00B5784D" w:rsidRPr="004C7D72" w:rsidRDefault="00B5784D" w:rsidP="00230C82">
            <w:pPr>
              <w:spacing w:line="360" w:lineRule="auto"/>
              <w:rPr>
                <w:color w:val="000000"/>
                <w:sz w:val="16"/>
                <w:szCs w:val="16"/>
              </w:rPr>
            </w:pPr>
            <w:proofErr w:type="spellStart"/>
            <w:r w:rsidRPr="004C7D72">
              <w:rPr>
                <w:sz w:val="16"/>
                <w:szCs w:val="16"/>
              </w:rPr>
              <w:t>Citrome</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DaXRyb21lPC9BdXRob3I+PFllYXI+MjAxNDwvWWVhcj48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DaXRyb21lPC9BdXRob3I+PFllYXI+MjAxNDwvWWVhcj48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10)</w:t>
            </w:r>
            <w:r w:rsidRPr="004C7D72">
              <w:rPr>
                <w:sz w:val="16"/>
                <w:szCs w:val="16"/>
              </w:rPr>
              <w:fldChar w:fldCharType="end"/>
            </w:r>
          </w:p>
        </w:tc>
        <w:tc>
          <w:tcPr>
            <w:tcW w:w="2049" w:type="dxa"/>
          </w:tcPr>
          <w:p w14:paraId="21CCA95E"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45" w:type="dxa"/>
          </w:tcPr>
          <w:p w14:paraId="438A4541"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00" w:type="dxa"/>
          </w:tcPr>
          <w:p w14:paraId="2A8F9ABE"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984" w:type="dxa"/>
          </w:tcPr>
          <w:p w14:paraId="6230337A"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134" w:type="dxa"/>
          </w:tcPr>
          <w:p w14:paraId="6E33C1F5"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52A4D0C2"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17E98CF4" w14:textId="77777777" w:rsidR="00B5784D" w:rsidRPr="002C6F94" w:rsidRDefault="00B5784D" w:rsidP="00230C82">
            <w:pPr>
              <w:spacing w:line="360" w:lineRule="auto"/>
              <w:jc w:val="center"/>
              <w:rPr>
                <w:sz w:val="16"/>
                <w:szCs w:val="16"/>
              </w:rPr>
            </w:pPr>
            <w:r w:rsidRPr="002C6F94">
              <w:rPr>
                <w:color w:val="000000"/>
                <w:sz w:val="16"/>
                <w:szCs w:val="16"/>
              </w:rPr>
              <w:t>3</w:t>
            </w:r>
          </w:p>
        </w:tc>
        <w:tc>
          <w:tcPr>
            <w:tcW w:w="992" w:type="dxa"/>
          </w:tcPr>
          <w:p w14:paraId="75D12462"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736DC932" w14:textId="77777777" w:rsidR="00B5784D" w:rsidRPr="002C6F94" w:rsidRDefault="00B5784D" w:rsidP="00230C82">
            <w:pPr>
              <w:spacing w:line="360" w:lineRule="auto"/>
              <w:jc w:val="center"/>
              <w:rPr>
                <w:sz w:val="16"/>
                <w:szCs w:val="16"/>
              </w:rPr>
            </w:pPr>
            <w:r w:rsidRPr="002C6F94">
              <w:rPr>
                <w:color w:val="000000"/>
                <w:sz w:val="16"/>
                <w:szCs w:val="16"/>
              </w:rPr>
              <w:t>N/A</w:t>
            </w:r>
          </w:p>
        </w:tc>
      </w:tr>
      <w:tr w:rsidR="00B5784D" w:rsidRPr="0071264C" w14:paraId="23D6A850" w14:textId="77777777" w:rsidTr="00230C82">
        <w:tc>
          <w:tcPr>
            <w:tcW w:w="1614" w:type="dxa"/>
          </w:tcPr>
          <w:p w14:paraId="211507B1" w14:textId="6C13A813" w:rsidR="00B5784D" w:rsidRPr="004C7D72" w:rsidRDefault="00B5784D" w:rsidP="00230C82">
            <w:pPr>
              <w:spacing w:line="360" w:lineRule="auto"/>
              <w:rPr>
                <w:sz w:val="16"/>
                <w:szCs w:val="16"/>
              </w:rPr>
            </w:pPr>
            <w:r w:rsidRPr="004C7D72">
              <w:rPr>
                <w:sz w:val="16"/>
                <w:szCs w:val="16"/>
              </w:rPr>
              <w:t xml:space="preserve">Damen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EYW1lbjwvQXV0aG9yPjxZZWFyPjIwMDg8L1llYXI+PFJl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EYW1lbjwvQXV0aG9yPjxZZWFyPjIwMDg8L1llYXI+PFJl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11)</w:t>
            </w:r>
            <w:r w:rsidRPr="004C7D72">
              <w:rPr>
                <w:sz w:val="16"/>
                <w:szCs w:val="16"/>
              </w:rPr>
              <w:fldChar w:fldCharType="end"/>
            </w:r>
          </w:p>
        </w:tc>
        <w:tc>
          <w:tcPr>
            <w:tcW w:w="2049" w:type="dxa"/>
          </w:tcPr>
          <w:p w14:paraId="3ED4D6FC"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845" w:type="dxa"/>
          </w:tcPr>
          <w:p w14:paraId="0648588B"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900" w:type="dxa"/>
          </w:tcPr>
          <w:p w14:paraId="20797B8E"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1984" w:type="dxa"/>
          </w:tcPr>
          <w:p w14:paraId="6F85ACC2"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1134" w:type="dxa"/>
          </w:tcPr>
          <w:p w14:paraId="764174D3"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1134" w:type="dxa"/>
          </w:tcPr>
          <w:p w14:paraId="482BC7A6"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851" w:type="dxa"/>
          </w:tcPr>
          <w:p w14:paraId="52971507"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090E92B3"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0F1E98C0"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14:paraId="0DA83D73" w14:textId="77777777" w:rsidTr="00230C82">
        <w:tc>
          <w:tcPr>
            <w:tcW w:w="1614" w:type="dxa"/>
          </w:tcPr>
          <w:p w14:paraId="7D03BF21" w14:textId="7FBC2359" w:rsidR="00B5784D" w:rsidRPr="004C7D72" w:rsidRDefault="00B5784D" w:rsidP="00230C82">
            <w:pPr>
              <w:spacing w:line="360" w:lineRule="auto"/>
              <w:rPr>
                <w:sz w:val="16"/>
                <w:szCs w:val="16"/>
              </w:rPr>
            </w:pPr>
            <w:r w:rsidRPr="004C7D72">
              <w:rPr>
                <w:sz w:val="16"/>
                <w:szCs w:val="16"/>
              </w:rPr>
              <w:t xml:space="preserve">Davies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EYXZpZXM8L0F1dGhvcj48WWVhcj4yMDA4PC9ZZWFyPjxS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EYXZpZXM8L0F1dGhvcj48WWVhcj4yMDA4PC9ZZWFyPjxS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12)</w:t>
            </w:r>
            <w:r w:rsidRPr="004C7D72">
              <w:rPr>
                <w:sz w:val="16"/>
                <w:szCs w:val="16"/>
              </w:rPr>
              <w:fldChar w:fldCharType="end"/>
            </w:r>
          </w:p>
        </w:tc>
        <w:tc>
          <w:tcPr>
            <w:tcW w:w="2049" w:type="dxa"/>
          </w:tcPr>
          <w:p w14:paraId="13C84C6D"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45" w:type="dxa"/>
          </w:tcPr>
          <w:p w14:paraId="0628B9C2"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900" w:type="dxa"/>
          </w:tcPr>
          <w:p w14:paraId="636AF7E1"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984" w:type="dxa"/>
          </w:tcPr>
          <w:p w14:paraId="19B4599E"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36DEC4F0"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1B35EA0E"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7E60DDC5"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6528C1BB"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679D03D0"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37B5C85B" w14:textId="77777777" w:rsidTr="00230C82">
        <w:tc>
          <w:tcPr>
            <w:tcW w:w="1614" w:type="dxa"/>
          </w:tcPr>
          <w:p w14:paraId="0A4A1410" w14:textId="26FFD562" w:rsidR="00B5784D" w:rsidRPr="004C7D72" w:rsidRDefault="00B5784D" w:rsidP="00230C82">
            <w:pPr>
              <w:spacing w:line="360" w:lineRule="auto"/>
              <w:rPr>
                <w:color w:val="000000"/>
                <w:sz w:val="16"/>
                <w:szCs w:val="16"/>
              </w:rPr>
            </w:pPr>
            <w:r w:rsidRPr="004C7D72">
              <w:rPr>
                <w:sz w:val="16"/>
                <w:szCs w:val="16"/>
              </w:rPr>
              <w:t xml:space="preserve">De </w:t>
            </w:r>
            <w:proofErr w:type="spellStart"/>
            <w:r w:rsidRPr="004C7D72">
              <w:rPr>
                <w:sz w:val="16"/>
                <w:szCs w:val="16"/>
              </w:rPr>
              <w:t>Graeve</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r>
            <w:r w:rsidR="004C7D72" w:rsidRPr="004C7D72">
              <w:rPr>
                <w:sz w:val="16"/>
                <w:szCs w:val="16"/>
              </w:rPr>
              <w:instrText xml:space="preserve"> ADDIN EN.CITE &lt;EndNote&gt;&lt;Cite&gt;&lt;Author&gt;De Graeve&lt;/Author&gt;&lt;Year&gt;2005&lt;/Year&gt;&lt;RecNum&gt;747&lt;/RecNum&gt;&lt;DisplayText&gt;(13)&lt;/DisplayText&gt;&lt;record&gt;&lt;rec-number&gt;747&lt;/rec-number&gt;&lt;foreign-keys&gt;&lt;key app="EN" db-id="atefzprd8vzrffesdtovz2559zw5wwawrfsw" timestamp="1435055236"&gt;747&lt;/key&gt;&lt;/foreign-keys&gt;&lt;ref-type name="Journal Article"&gt;17&lt;/ref-type&gt;&lt;contributors&gt;&lt;authors&gt;&lt;author&gt;De Graeve, D.&lt;/author&gt;&lt;author&gt;Smet, A.&lt;/author&gt;&lt;author&gt;Mehnert,&lt;/author&gt;&lt;author&gt;Caleo, S.&lt;/author&gt;&lt;author&gt;Miadi-Fargier, H.&lt;/author&gt;&lt;author&gt;Mosqueda, G. J.&lt;/author&gt;&lt;author&gt;Lecompte, D.&lt;/author&gt;&lt;author&gt;Peuskens, J.&lt;/author&gt;&lt;/authors&gt;&lt;/contributors&gt;&lt;titles&gt;&lt;title&gt;Long-acting risperidone compared with oral olanzapine and haloperidol depot in schizophrenia: a Belgian cost-effectiveness analysis&lt;/title&gt;&lt;secondary-title&gt;PharmacoEconomics&lt;/secondary-title&gt;&lt;/titles&gt;&lt;periodical&gt;&lt;full-title&gt;PharmacoEconomics&lt;/full-title&gt;&lt;/periodical&gt;&lt;pages&gt;35-47&lt;/pages&gt;&lt;volume&gt;23&lt;/volume&gt;&lt;number&gt;Supplement 1&lt;/number&gt;&lt;keywords&gt;&lt;keyword&gt;Antipsychotic Agents /administration &amp;amp; dosage /economics /therapeutic use&lt;/keyword&gt;&lt;keyword&gt;Belgium&lt;/keyword&gt;&lt;keyword&gt;Benzodiazepines /administration &amp;amp; dosage /economics /therapeutic use&lt;/keyword&gt;&lt;keyword&gt;Cost of Illness&lt;/keyword&gt;&lt;keyword&gt;Cost-Benefit Analysis /economics&lt;/keyword&gt;&lt;keyword&gt;Decision Trees&lt;/keyword&gt;&lt;keyword&gt;Delayed-Action Preparations&lt;/keyword&gt;&lt;keyword&gt;Economics, Pharmaceutical&lt;/keyword&gt;&lt;keyword&gt;Haloperidol /administration &amp;amp; dosage /economics /therapeutic use&lt;/keyword&gt;&lt;keyword&gt;Humans&lt;/keyword&gt;&lt;keyword&gt;Risperidone /administration &amp;amp; dosage /economics /therapeutic use&lt;/keyword&gt;&lt;keyword&gt;Schizophrenia /drug therapy&lt;/keyword&gt;&lt;/keywords&gt;&lt;dates&gt;&lt;year&gt;2005&lt;/year&gt;&lt;/dates&gt;&lt;accession-num&gt;22005008349&lt;/accession-num&gt;&lt;call-num&gt;16416759&lt;/call-num&gt;&lt;urls&gt;&lt;related-urls&gt;&lt;url&gt;http://www.crd.york.ac.uk/CRDWeb/ShowRecord.asp?ID=22005008348&lt;/url&gt;&lt;/related-urls&gt;&lt;/urls&gt;&lt;/record&gt;&lt;/Cite&gt;&lt;/EndNote&gt;</w:instrText>
            </w:r>
            <w:r w:rsidRPr="004C7D72">
              <w:rPr>
                <w:sz w:val="16"/>
                <w:szCs w:val="16"/>
              </w:rPr>
              <w:fldChar w:fldCharType="separate"/>
            </w:r>
            <w:r w:rsidR="004C7D72" w:rsidRPr="004C7D72">
              <w:rPr>
                <w:noProof/>
                <w:sz w:val="16"/>
                <w:szCs w:val="16"/>
              </w:rPr>
              <w:t>(13)</w:t>
            </w:r>
            <w:r w:rsidRPr="004C7D72">
              <w:rPr>
                <w:sz w:val="16"/>
                <w:szCs w:val="16"/>
              </w:rPr>
              <w:fldChar w:fldCharType="end"/>
            </w:r>
          </w:p>
        </w:tc>
        <w:tc>
          <w:tcPr>
            <w:tcW w:w="2049" w:type="dxa"/>
          </w:tcPr>
          <w:p w14:paraId="56F04E87"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845" w:type="dxa"/>
          </w:tcPr>
          <w:p w14:paraId="5C016B08"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900" w:type="dxa"/>
          </w:tcPr>
          <w:p w14:paraId="3D73F184"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984" w:type="dxa"/>
          </w:tcPr>
          <w:p w14:paraId="2405261A"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7493826B"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59FF2DF1"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2D92661F"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6464787E"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7D6F73AE" w14:textId="77777777" w:rsidR="00B5784D" w:rsidRPr="002C6F94" w:rsidRDefault="00B5784D" w:rsidP="00230C82">
            <w:pPr>
              <w:spacing w:line="360" w:lineRule="auto"/>
              <w:jc w:val="center"/>
              <w:rPr>
                <w:sz w:val="16"/>
                <w:szCs w:val="16"/>
              </w:rPr>
            </w:pPr>
            <w:r w:rsidRPr="002C6F94">
              <w:rPr>
                <w:color w:val="000000"/>
                <w:sz w:val="16"/>
                <w:szCs w:val="16"/>
              </w:rPr>
              <w:t>N/A</w:t>
            </w:r>
          </w:p>
        </w:tc>
      </w:tr>
      <w:tr w:rsidR="00B5784D" w:rsidRPr="0071264C" w14:paraId="350ECB10" w14:textId="77777777" w:rsidTr="00230C82">
        <w:tc>
          <w:tcPr>
            <w:tcW w:w="1614" w:type="dxa"/>
          </w:tcPr>
          <w:p w14:paraId="53D4257F" w14:textId="7043F462" w:rsidR="00B5784D" w:rsidRPr="004C7D72" w:rsidRDefault="00B5784D" w:rsidP="00230C82">
            <w:pPr>
              <w:spacing w:line="360" w:lineRule="auto"/>
              <w:rPr>
                <w:color w:val="000000"/>
                <w:sz w:val="16"/>
                <w:szCs w:val="16"/>
              </w:rPr>
            </w:pPr>
            <w:proofErr w:type="spellStart"/>
            <w:r w:rsidRPr="004C7D72">
              <w:rPr>
                <w:sz w:val="16"/>
                <w:szCs w:val="16"/>
              </w:rPr>
              <w:t>Dilla</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EaWxsYTwvQXV0aG9yPjxZZWFyPjIwMTQ8L1llYXI+PFJl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EaWxsYTwvQXV0aG9yPjxZZWFyPjIwMTQ8L1llYXI+PFJl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14)</w:t>
            </w:r>
            <w:r w:rsidRPr="004C7D72">
              <w:rPr>
                <w:sz w:val="16"/>
                <w:szCs w:val="16"/>
              </w:rPr>
              <w:fldChar w:fldCharType="end"/>
            </w:r>
          </w:p>
        </w:tc>
        <w:tc>
          <w:tcPr>
            <w:tcW w:w="2049" w:type="dxa"/>
          </w:tcPr>
          <w:p w14:paraId="0CAF5C32"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45" w:type="dxa"/>
          </w:tcPr>
          <w:p w14:paraId="3E70A296"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00" w:type="dxa"/>
          </w:tcPr>
          <w:p w14:paraId="021A25B8"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1984" w:type="dxa"/>
          </w:tcPr>
          <w:p w14:paraId="4025B36C" w14:textId="77777777" w:rsidR="00B5784D" w:rsidRPr="002C6F94" w:rsidRDefault="00B5784D" w:rsidP="00230C82">
            <w:pPr>
              <w:spacing w:line="360" w:lineRule="auto"/>
              <w:jc w:val="center"/>
              <w:rPr>
                <w:sz w:val="16"/>
                <w:szCs w:val="16"/>
              </w:rPr>
            </w:pPr>
            <w:r w:rsidRPr="002C6F94">
              <w:rPr>
                <w:color w:val="000000"/>
                <w:sz w:val="16"/>
                <w:szCs w:val="16"/>
              </w:rPr>
              <w:t>3</w:t>
            </w:r>
          </w:p>
        </w:tc>
        <w:tc>
          <w:tcPr>
            <w:tcW w:w="1134" w:type="dxa"/>
          </w:tcPr>
          <w:p w14:paraId="01611D31"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05A99AF3"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56AA0DF4"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54E63F63"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201A8937"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5C81EE6A" w14:textId="77777777" w:rsidTr="00230C82">
        <w:tc>
          <w:tcPr>
            <w:tcW w:w="1614" w:type="dxa"/>
          </w:tcPr>
          <w:p w14:paraId="1390F49D" w14:textId="6851CA05" w:rsidR="00B5784D" w:rsidRPr="004C7D72" w:rsidRDefault="00B5784D" w:rsidP="00230C82">
            <w:pPr>
              <w:spacing w:line="360" w:lineRule="auto"/>
              <w:rPr>
                <w:sz w:val="16"/>
                <w:szCs w:val="16"/>
              </w:rPr>
            </w:pPr>
            <w:proofErr w:type="spellStart"/>
            <w:r w:rsidRPr="004C7D72">
              <w:rPr>
                <w:sz w:val="16"/>
                <w:szCs w:val="16"/>
              </w:rPr>
              <w:t>Druais</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EcnVhaXM8L0F1dGhvcj48WWVhcj4yMDE2PC9ZZWFyPjxS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EcnVhaXM8L0F1dGhvcj48WWVhcj4yMDE2PC9ZZWFyPjxS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15)</w:t>
            </w:r>
            <w:r w:rsidRPr="004C7D72">
              <w:rPr>
                <w:sz w:val="16"/>
                <w:szCs w:val="16"/>
              </w:rPr>
              <w:fldChar w:fldCharType="end"/>
            </w:r>
          </w:p>
        </w:tc>
        <w:tc>
          <w:tcPr>
            <w:tcW w:w="2049" w:type="dxa"/>
          </w:tcPr>
          <w:p w14:paraId="3B04EFAC"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845" w:type="dxa"/>
          </w:tcPr>
          <w:p w14:paraId="476B5BA5"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900" w:type="dxa"/>
          </w:tcPr>
          <w:p w14:paraId="7CA7B1B0"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984" w:type="dxa"/>
          </w:tcPr>
          <w:p w14:paraId="4858AA98"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0C95543A"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57CCE1BA"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69FC804C" w14:textId="77777777" w:rsidR="00B5784D" w:rsidRPr="002C6F94" w:rsidRDefault="00B5784D" w:rsidP="00230C82">
            <w:pPr>
              <w:spacing w:line="360" w:lineRule="auto"/>
              <w:jc w:val="center"/>
              <w:rPr>
                <w:sz w:val="16"/>
                <w:szCs w:val="16"/>
              </w:rPr>
            </w:pPr>
            <w:r w:rsidRPr="002C6F94">
              <w:rPr>
                <w:color w:val="000000"/>
                <w:sz w:val="16"/>
                <w:szCs w:val="16"/>
              </w:rPr>
              <w:t>3</w:t>
            </w:r>
          </w:p>
        </w:tc>
        <w:tc>
          <w:tcPr>
            <w:tcW w:w="992" w:type="dxa"/>
          </w:tcPr>
          <w:p w14:paraId="16D2DAC0"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321EA3E2"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344C018F" w14:textId="77777777" w:rsidTr="00230C82">
        <w:tc>
          <w:tcPr>
            <w:tcW w:w="1614" w:type="dxa"/>
          </w:tcPr>
          <w:p w14:paraId="7FA44620" w14:textId="7487E94E" w:rsidR="00B5784D" w:rsidRPr="004C7D72" w:rsidRDefault="00B5784D" w:rsidP="00230C82">
            <w:pPr>
              <w:spacing w:line="360" w:lineRule="auto"/>
              <w:rPr>
                <w:color w:val="000000"/>
                <w:sz w:val="16"/>
                <w:szCs w:val="16"/>
              </w:rPr>
            </w:pPr>
            <w:proofErr w:type="spellStart"/>
            <w:r w:rsidRPr="004C7D72">
              <w:rPr>
                <w:sz w:val="16"/>
                <w:szCs w:val="16"/>
              </w:rPr>
              <w:t>Einarson</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FaW5hcnNvbjwvQXV0aG9yPjxZZWFyPjIwMTc8L1llYXI+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FaW5hcnNvbjwvQXV0aG9yPjxZZWFyPjIwMTc8L1llYXI+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16)</w:t>
            </w:r>
            <w:r w:rsidRPr="004C7D72">
              <w:rPr>
                <w:sz w:val="16"/>
                <w:szCs w:val="16"/>
              </w:rPr>
              <w:fldChar w:fldCharType="end"/>
            </w:r>
          </w:p>
        </w:tc>
        <w:tc>
          <w:tcPr>
            <w:tcW w:w="2049" w:type="dxa"/>
          </w:tcPr>
          <w:p w14:paraId="5C232FDC" w14:textId="77777777" w:rsidR="00B5784D" w:rsidRPr="002C6F94" w:rsidRDefault="00B5784D" w:rsidP="00230C82">
            <w:pPr>
              <w:spacing w:line="360" w:lineRule="auto"/>
              <w:jc w:val="center"/>
              <w:rPr>
                <w:sz w:val="16"/>
                <w:szCs w:val="16"/>
              </w:rPr>
            </w:pPr>
            <w:r w:rsidRPr="002C6F94">
              <w:rPr>
                <w:color w:val="000000"/>
                <w:sz w:val="16"/>
                <w:szCs w:val="16"/>
              </w:rPr>
              <w:t>3</w:t>
            </w:r>
          </w:p>
        </w:tc>
        <w:tc>
          <w:tcPr>
            <w:tcW w:w="845" w:type="dxa"/>
          </w:tcPr>
          <w:p w14:paraId="4CEFFD0A" w14:textId="77777777" w:rsidR="00B5784D" w:rsidRPr="002C6F94" w:rsidRDefault="00B5784D" w:rsidP="00230C82">
            <w:pPr>
              <w:spacing w:line="360" w:lineRule="auto"/>
              <w:jc w:val="center"/>
              <w:rPr>
                <w:sz w:val="16"/>
                <w:szCs w:val="16"/>
              </w:rPr>
            </w:pPr>
            <w:r w:rsidRPr="002C6F94">
              <w:rPr>
                <w:color w:val="000000"/>
                <w:sz w:val="16"/>
                <w:szCs w:val="16"/>
              </w:rPr>
              <w:t>N/A</w:t>
            </w:r>
          </w:p>
        </w:tc>
        <w:tc>
          <w:tcPr>
            <w:tcW w:w="900" w:type="dxa"/>
          </w:tcPr>
          <w:p w14:paraId="2DCB349D" w14:textId="77777777" w:rsidR="00B5784D" w:rsidRPr="002C6F94" w:rsidRDefault="00B5784D" w:rsidP="00230C82">
            <w:pPr>
              <w:spacing w:line="360" w:lineRule="auto"/>
              <w:jc w:val="center"/>
              <w:rPr>
                <w:sz w:val="16"/>
                <w:szCs w:val="16"/>
              </w:rPr>
            </w:pPr>
            <w:r w:rsidRPr="002C6F94">
              <w:rPr>
                <w:color w:val="000000"/>
                <w:sz w:val="16"/>
                <w:szCs w:val="16"/>
              </w:rPr>
              <w:t>N/A</w:t>
            </w:r>
          </w:p>
        </w:tc>
        <w:tc>
          <w:tcPr>
            <w:tcW w:w="1984" w:type="dxa"/>
          </w:tcPr>
          <w:p w14:paraId="67AE258D"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1EE38D1B" w14:textId="77777777" w:rsidR="00B5784D" w:rsidRPr="002C6F94" w:rsidRDefault="00B5784D" w:rsidP="00230C82">
            <w:pPr>
              <w:spacing w:line="360" w:lineRule="auto"/>
              <w:jc w:val="center"/>
              <w:rPr>
                <w:sz w:val="16"/>
                <w:szCs w:val="16"/>
              </w:rPr>
            </w:pPr>
            <w:r w:rsidRPr="002C6F94">
              <w:rPr>
                <w:color w:val="000000"/>
                <w:sz w:val="16"/>
                <w:szCs w:val="16"/>
              </w:rPr>
              <w:t>Not clear</w:t>
            </w:r>
          </w:p>
        </w:tc>
        <w:tc>
          <w:tcPr>
            <w:tcW w:w="1134" w:type="dxa"/>
          </w:tcPr>
          <w:p w14:paraId="1AA91A74"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64689F38"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1CB10156"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4D8CF97D"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6CF79FD6" w14:textId="77777777" w:rsidTr="00230C82">
        <w:tc>
          <w:tcPr>
            <w:tcW w:w="1614" w:type="dxa"/>
          </w:tcPr>
          <w:p w14:paraId="62E499EC" w14:textId="46230CDA" w:rsidR="00B5784D" w:rsidRPr="004C7D72" w:rsidRDefault="00B5784D" w:rsidP="00230C82">
            <w:pPr>
              <w:spacing w:line="360" w:lineRule="auto"/>
              <w:rPr>
                <w:sz w:val="16"/>
                <w:szCs w:val="16"/>
              </w:rPr>
            </w:pPr>
            <w:proofErr w:type="spellStart"/>
            <w:r w:rsidRPr="004C7D72">
              <w:rPr>
                <w:color w:val="000000"/>
                <w:sz w:val="16"/>
                <w:szCs w:val="16"/>
              </w:rPr>
              <w:t>Einarson</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FaW5hcnNvbjwvQXV0aG9yPjxZZWFyPjIwMTY8L1llYXI+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FaW5hcnNvbjwvQXV0aG9yPjxZZWFyPjIwMTY8L1llYXI+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17)</w:t>
            </w:r>
            <w:r w:rsidRPr="004C7D72">
              <w:rPr>
                <w:color w:val="000000"/>
                <w:sz w:val="16"/>
                <w:szCs w:val="16"/>
              </w:rPr>
              <w:fldChar w:fldCharType="end"/>
            </w:r>
          </w:p>
        </w:tc>
        <w:tc>
          <w:tcPr>
            <w:tcW w:w="2049" w:type="dxa"/>
          </w:tcPr>
          <w:p w14:paraId="76F1DDCE"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845" w:type="dxa"/>
          </w:tcPr>
          <w:p w14:paraId="37D71754"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51A6D625"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0872211C"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1D6CF695" w14:textId="77777777" w:rsidR="00B5784D" w:rsidRPr="002C6F94" w:rsidRDefault="00B5784D" w:rsidP="00230C82">
            <w:pPr>
              <w:spacing w:line="360" w:lineRule="auto"/>
              <w:jc w:val="center"/>
              <w:rPr>
                <w:color w:val="000000"/>
                <w:sz w:val="16"/>
                <w:szCs w:val="16"/>
              </w:rPr>
            </w:pPr>
            <w:r w:rsidRPr="002C6F94">
              <w:rPr>
                <w:color w:val="000000"/>
                <w:sz w:val="16"/>
                <w:szCs w:val="16"/>
              </w:rPr>
              <w:t>Not clear</w:t>
            </w:r>
          </w:p>
        </w:tc>
        <w:tc>
          <w:tcPr>
            <w:tcW w:w="1134" w:type="dxa"/>
          </w:tcPr>
          <w:p w14:paraId="783C699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40AB1620"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7E7CAEDA"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104CCA3F"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56D7D469" w14:textId="77777777" w:rsidTr="00230C82">
        <w:tc>
          <w:tcPr>
            <w:tcW w:w="1614" w:type="dxa"/>
          </w:tcPr>
          <w:p w14:paraId="72BBC37C" w14:textId="1FF29C3F" w:rsidR="00B5784D" w:rsidRPr="004C7D72" w:rsidRDefault="00B5784D" w:rsidP="00230C82">
            <w:pPr>
              <w:spacing w:line="360" w:lineRule="auto"/>
              <w:rPr>
                <w:color w:val="000000"/>
                <w:sz w:val="16"/>
                <w:szCs w:val="16"/>
              </w:rPr>
            </w:pPr>
            <w:proofErr w:type="spellStart"/>
            <w:r w:rsidRPr="004C7D72">
              <w:rPr>
                <w:color w:val="000000"/>
                <w:sz w:val="16"/>
                <w:szCs w:val="16"/>
              </w:rPr>
              <w:t>Einarson</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FaW5hcnNvbjwvQXV0aG9yPjxZZWFyPjIwMTY8L1llYXI+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FaW5hcnNvbjwvQXV0aG9yPjxZZWFyPjIwMTY8L1llYXI+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18)</w:t>
            </w:r>
            <w:r w:rsidRPr="004C7D72">
              <w:rPr>
                <w:color w:val="000000"/>
                <w:sz w:val="16"/>
                <w:szCs w:val="16"/>
              </w:rPr>
              <w:fldChar w:fldCharType="end"/>
            </w:r>
          </w:p>
        </w:tc>
        <w:tc>
          <w:tcPr>
            <w:tcW w:w="2049" w:type="dxa"/>
          </w:tcPr>
          <w:p w14:paraId="284757DF"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845" w:type="dxa"/>
          </w:tcPr>
          <w:p w14:paraId="5402C82C"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09C628BD"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12158B97"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5F98EAC8"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0873ED1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625AB36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4CA0D3BA"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50E75C96"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7C5DE5E1" w14:textId="77777777" w:rsidTr="00230C82">
        <w:tc>
          <w:tcPr>
            <w:tcW w:w="1614" w:type="dxa"/>
          </w:tcPr>
          <w:p w14:paraId="30FCABE5" w14:textId="570E78F1" w:rsidR="00B5784D" w:rsidRPr="004C7D72" w:rsidRDefault="00B5784D" w:rsidP="00230C82">
            <w:pPr>
              <w:spacing w:line="360" w:lineRule="auto"/>
              <w:rPr>
                <w:color w:val="000000"/>
                <w:sz w:val="16"/>
                <w:szCs w:val="16"/>
              </w:rPr>
            </w:pPr>
            <w:proofErr w:type="spellStart"/>
            <w:r w:rsidRPr="004C7D72">
              <w:rPr>
                <w:color w:val="000000"/>
                <w:sz w:val="16"/>
                <w:szCs w:val="16"/>
              </w:rPr>
              <w:t>Einarson</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FaW5hcnNvbjwvQXV0aG9yPjxZZWFyPjIwMTQ8L1llYXI+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FaW5hcnNvbjwvQXV0aG9yPjxZZWFyPjIwMTQ8L1llYXI+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19)</w:t>
            </w:r>
            <w:r w:rsidRPr="004C7D72">
              <w:rPr>
                <w:color w:val="000000"/>
                <w:sz w:val="16"/>
                <w:szCs w:val="16"/>
              </w:rPr>
              <w:fldChar w:fldCharType="end"/>
            </w:r>
          </w:p>
        </w:tc>
        <w:tc>
          <w:tcPr>
            <w:tcW w:w="2049" w:type="dxa"/>
          </w:tcPr>
          <w:p w14:paraId="685B2B4F"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45" w:type="dxa"/>
          </w:tcPr>
          <w:p w14:paraId="0C995B9B"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725BFDFB"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4E2B7A9F"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750C0A16"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1134" w:type="dxa"/>
          </w:tcPr>
          <w:p w14:paraId="69EBF682"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851" w:type="dxa"/>
          </w:tcPr>
          <w:p w14:paraId="1C5CD7A2"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30C925BD"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2FB98CDE"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68D9D0BE" w14:textId="77777777" w:rsidTr="00230C82">
        <w:tc>
          <w:tcPr>
            <w:tcW w:w="1614" w:type="dxa"/>
          </w:tcPr>
          <w:p w14:paraId="3948E2A6" w14:textId="51C5DE06" w:rsidR="00B5784D" w:rsidRPr="004C7D72" w:rsidRDefault="00B5784D" w:rsidP="00230C82">
            <w:pPr>
              <w:spacing w:line="360" w:lineRule="auto"/>
              <w:rPr>
                <w:color w:val="000000"/>
                <w:sz w:val="16"/>
                <w:szCs w:val="16"/>
              </w:rPr>
            </w:pPr>
            <w:proofErr w:type="spellStart"/>
            <w:r w:rsidRPr="004C7D72">
              <w:rPr>
                <w:color w:val="000000"/>
                <w:sz w:val="16"/>
                <w:szCs w:val="16"/>
              </w:rPr>
              <w:t>Einarson</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FaW5hcnNvbjwvQXV0aG9yPjxZZWFyPjIwMTM8L1llYXI+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FaW5hcnNvbjwvQXV0aG9yPjxZZWFyPjIwMTM8L1llYXI+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20)</w:t>
            </w:r>
            <w:r w:rsidRPr="004C7D72">
              <w:rPr>
                <w:color w:val="000000"/>
                <w:sz w:val="16"/>
                <w:szCs w:val="16"/>
              </w:rPr>
              <w:fldChar w:fldCharType="end"/>
            </w:r>
          </w:p>
        </w:tc>
        <w:tc>
          <w:tcPr>
            <w:tcW w:w="2049" w:type="dxa"/>
          </w:tcPr>
          <w:p w14:paraId="3C2BC229" w14:textId="77777777" w:rsidR="00B5784D" w:rsidRPr="002C6F94" w:rsidRDefault="00B5784D" w:rsidP="00230C82">
            <w:pPr>
              <w:spacing w:line="360" w:lineRule="auto"/>
              <w:jc w:val="center"/>
              <w:rPr>
                <w:color w:val="000000"/>
                <w:sz w:val="16"/>
                <w:szCs w:val="16"/>
              </w:rPr>
            </w:pPr>
            <w:r w:rsidRPr="002C6F94">
              <w:rPr>
                <w:color w:val="000000"/>
                <w:sz w:val="16"/>
                <w:szCs w:val="16"/>
              </w:rPr>
              <w:t>5</w:t>
            </w:r>
          </w:p>
        </w:tc>
        <w:tc>
          <w:tcPr>
            <w:tcW w:w="845" w:type="dxa"/>
          </w:tcPr>
          <w:p w14:paraId="75C48026"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0E75292B"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3FB917BC"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3AD05B38"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1134" w:type="dxa"/>
          </w:tcPr>
          <w:p w14:paraId="6648379A"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851" w:type="dxa"/>
          </w:tcPr>
          <w:p w14:paraId="7B89FAFD"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776EB94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6DC63B32"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0208D490" w14:textId="77777777" w:rsidTr="00230C82">
        <w:tc>
          <w:tcPr>
            <w:tcW w:w="1614" w:type="dxa"/>
          </w:tcPr>
          <w:p w14:paraId="0729F24D" w14:textId="67C75D37" w:rsidR="00B5784D" w:rsidRPr="004C7D72" w:rsidRDefault="00B5784D" w:rsidP="00230C82">
            <w:pPr>
              <w:spacing w:line="360" w:lineRule="auto"/>
              <w:rPr>
                <w:color w:val="000000"/>
                <w:sz w:val="16"/>
                <w:szCs w:val="16"/>
              </w:rPr>
            </w:pPr>
            <w:proofErr w:type="spellStart"/>
            <w:r w:rsidRPr="004C7D72">
              <w:rPr>
                <w:color w:val="000000"/>
                <w:sz w:val="16"/>
                <w:szCs w:val="16"/>
              </w:rPr>
              <w:t>Einarson</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FaW5hcnNvbjwvQXV0aG9yPjxZZWFyPjIwMTM8L1llYXI+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FaW5hcnNvbjwvQXV0aG9yPjxZZWFyPjIwMTM8L1llYXI+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21)</w:t>
            </w:r>
            <w:r w:rsidRPr="004C7D72">
              <w:rPr>
                <w:color w:val="000000"/>
                <w:sz w:val="16"/>
                <w:szCs w:val="16"/>
              </w:rPr>
              <w:fldChar w:fldCharType="end"/>
            </w:r>
          </w:p>
        </w:tc>
        <w:tc>
          <w:tcPr>
            <w:tcW w:w="2049" w:type="dxa"/>
          </w:tcPr>
          <w:p w14:paraId="6F412F50" w14:textId="77777777" w:rsidR="00B5784D" w:rsidRPr="002C6F94" w:rsidRDefault="00B5784D" w:rsidP="00230C82">
            <w:pPr>
              <w:spacing w:line="360" w:lineRule="auto"/>
              <w:jc w:val="center"/>
              <w:rPr>
                <w:color w:val="000000"/>
                <w:sz w:val="16"/>
                <w:szCs w:val="16"/>
              </w:rPr>
            </w:pPr>
            <w:r w:rsidRPr="002C6F94">
              <w:rPr>
                <w:color w:val="000000"/>
                <w:sz w:val="16"/>
                <w:szCs w:val="16"/>
              </w:rPr>
              <w:t>5</w:t>
            </w:r>
          </w:p>
        </w:tc>
        <w:tc>
          <w:tcPr>
            <w:tcW w:w="845" w:type="dxa"/>
          </w:tcPr>
          <w:p w14:paraId="32C10ADF"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32CADBC3"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2B5D9E02"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41838838"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1134" w:type="dxa"/>
          </w:tcPr>
          <w:p w14:paraId="6E0DAFD9"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851" w:type="dxa"/>
          </w:tcPr>
          <w:p w14:paraId="1E1FFA1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4BC916BF"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7C7A7C8B"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0E405DD8" w14:textId="77777777" w:rsidTr="00230C82">
        <w:tc>
          <w:tcPr>
            <w:tcW w:w="1614" w:type="dxa"/>
          </w:tcPr>
          <w:p w14:paraId="27CF59BA" w14:textId="2470276F" w:rsidR="00B5784D" w:rsidRPr="004C7D72" w:rsidRDefault="00B5784D" w:rsidP="00230C82">
            <w:pPr>
              <w:spacing w:line="360" w:lineRule="auto"/>
              <w:rPr>
                <w:color w:val="000000"/>
                <w:sz w:val="16"/>
                <w:szCs w:val="16"/>
              </w:rPr>
            </w:pPr>
            <w:proofErr w:type="spellStart"/>
            <w:r w:rsidRPr="004C7D72">
              <w:rPr>
                <w:color w:val="000000"/>
                <w:sz w:val="16"/>
                <w:szCs w:val="16"/>
              </w:rPr>
              <w:lastRenderedPageBreak/>
              <w:t>Einarson</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FaW5hcnNvbjwvQXV0aG9yPjxZZWFyPjIwMTM8L1llYXI+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FaW5hcnNvbjwvQXV0aG9yPjxZZWFyPjIwMTM8L1llYXI+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22)</w:t>
            </w:r>
            <w:r w:rsidRPr="004C7D72">
              <w:rPr>
                <w:color w:val="000000"/>
                <w:sz w:val="16"/>
                <w:szCs w:val="16"/>
              </w:rPr>
              <w:fldChar w:fldCharType="end"/>
            </w:r>
          </w:p>
        </w:tc>
        <w:tc>
          <w:tcPr>
            <w:tcW w:w="2049" w:type="dxa"/>
          </w:tcPr>
          <w:p w14:paraId="58B1FE00"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45" w:type="dxa"/>
          </w:tcPr>
          <w:p w14:paraId="3F6A3724"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68D2448E"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659CEBAD"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500A41DC"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348D71FC"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315A9AF4"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7BF74446"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58033620"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52FA87F8" w14:textId="77777777" w:rsidTr="00230C82">
        <w:tc>
          <w:tcPr>
            <w:tcW w:w="1614" w:type="dxa"/>
          </w:tcPr>
          <w:p w14:paraId="565CD061" w14:textId="530E55D7" w:rsidR="00B5784D" w:rsidRPr="004C7D72" w:rsidRDefault="00B5784D" w:rsidP="00230C82">
            <w:pPr>
              <w:spacing w:line="360" w:lineRule="auto"/>
              <w:rPr>
                <w:color w:val="000000"/>
                <w:sz w:val="16"/>
                <w:szCs w:val="16"/>
              </w:rPr>
            </w:pPr>
            <w:proofErr w:type="spellStart"/>
            <w:r w:rsidRPr="004C7D72">
              <w:rPr>
                <w:color w:val="000000"/>
                <w:sz w:val="16"/>
                <w:szCs w:val="16"/>
              </w:rPr>
              <w:t>Einarson</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FaW5hcnNvbjwvQXV0aG9yPjxZZWFyPjIwMTI8L1llYXI+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FaW5hcnNvbjwvQXV0aG9yPjxZZWFyPjIwMTI8L1llYXI+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23)</w:t>
            </w:r>
            <w:r w:rsidRPr="004C7D72">
              <w:rPr>
                <w:color w:val="000000"/>
                <w:sz w:val="16"/>
                <w:szCs w:val="16"/>
              </w:rPr>
              <w:fldChar w:fldCharType="end"/>
            </w:r>
          </w:p>
        </w:tc>
        <w:tc>
          <w:tcPr>
            <w:tcW w:w="2049" w:type="dxa"/>
          </w:tcPr>
          <w:p w14:paraId="41B2F9D2" w14:textId="77777777" w:rsidR="00B5784D" w:rsidRPr="002C6F94" w:rsidRDefault="00B5784D" w:rsidP="00230C82">
            <w:pPr>
              <w:spacing w:line="360" w:lineRule="auto"/>
              <w:jc w:val="center"/>
              <w:rPr>
                <w:color w:val="000000"/>
                <w:sz w:val="16"/>
                <w:szCs w:val="16"/>
              </w:rPr>
            </w:pPr>
            <w:r w:rsidRPr="002C6F94">
              <w:rPr>
                <w:color w:val="000000"/>
                <w:sz w:val="16"/>
                <w:szCs w:val="16"/>
              </w:rPr>
              <w:t>5</w:t>
            </w:r>
          </w:p>
        </w:tc>
        <w:tc>
          <w:tcPr>
            <w:tcW w:w="845" w:type="dxa"/>
          </w:tcPr>
          <w:p w14:paraId="0A26CC4D"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0D7865BD"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5EE3CD3D"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6445853C"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1134" w:type="dxa"/>
          </w:tcPr>
          <w:p w14:paraId="5A153419"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851" w:type="dxa"/>
          </w:tcPr>
          <w:p w14:paraId="7A7C9319"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992" w:type="dxa"/>
          </w:tcPr>
          <w:p w14:paraId="1824152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3B4B4DF5"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0C41598C" w14:textId="77777777" w:rsidTr="00230C82">
        <w:tc>
          <w:tcPr>
            <w:tcW w:w="1614" w:type="dxa"/>
          </w:tcPr>
          <w:p w14:paraId="703F185F" w14:textId="61CFF74F" w:rsidR="00B5784D" w:rsidRPr="004C7D72" w:rsidRDefault="00B5784D" w:rsidP="00230C82">
            <w:pPr>
              <w:spacing w:line="360" w:lineRule="auto"/>
              <w:rPr>
                <w:color w:val="000000"/>
                <w:sz w:val="16"/>
                <w:szCs w:val="16"/>
              </w:rPr>
            </w:pPr>
            <w:proofErr w:type="spellStart"/>
            <w:r w:rsidRPr="004C7D72">
              <w:rPr>
                <w:color w:val="000000"/>
                <w:sz w:val="16"/>
                <w:szCs w:val="16"/>
              </w:rPr>
              <w:t>Furiak</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GdXJpYWs8L0F1dGhvcj48WWVhcj4yMDExPC9ZZWFyPjxS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GdXJpYWs8L0F1dGhvcj48WWVhcj4yMDExPC9ZZWFyPjxS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24)</w:t>
            </w:r>
            <w:r w:rsidRPr="004C7D72">
              <w:rPr>
                <w:color w:val="000000"/>
                <w:sz w:val="16"/>
                <w:szCs w:val="16"/>
              </w:rPr>
              <w:fldChar w:fldCharType="end"/>
            </w:r>
          </w:p>
        </w:tc>
        <w:tc>
          <w:tcPr>
            <w:tcW w:w="2049" w:type="dxa"/>
          </w:tcPr>
          <w:p w14:paraId="3F96E834"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45" w:type="dxa"/>
          </w:tcPr>
          <w:p w14:paraId="1B56D7C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00" w:type="dxa"/>
          </w:tcPr>
          <w:p w14:paraId="6D9FB7D0"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984" w:type="dxa"/>
          </w:tcPr>
          <w:p w14:paraId="235BA950"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134" w:type="dxa"/>
          </w:tcPr>
          <w:p w14:paraId="0E7B3A8E"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1134" w:type="dxa"/>
          </w:tcPr>
          <w:p w14:paraId="288220EB"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2335AE37"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5D693B76"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291B02A6"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41C967F0" w14:textId="77777777" w:rsidTr="00230C82">
        <w:tc>
          <w:tcPr>
            <w:tcW w:w="1614" w:type="dxa"/>
          </w:tcPr>
          <w:p w14:paraId="42150F06" w14:textId="3C84174E" w:rsidR="00B5784D" w:rsidRPr="004C7D72" w:rsidRDefault="00B5784D" w:rsidP="00230C82">
            <w:pPr>
              <w:spacing w:line="360" w:lineRule="auto"/>
              <w:rPr>
                <w:color w:val="000000"/>
                <w:sz w:val="16"/>
                <w:szCs w:val="16"/>
              </w:rPr>
            </w:pPr>
            <w:proofErr w:type="spellStart"/>
            <w:r w:rsidRPr="004C7D72">
              <w:rPr>
                <w:color w:val="000000"/>
                <w:sz w:val="16"/>
                <w:szCs w:val="16"/>
              </w:rPr>
              <w:t>Furiak</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GdXJpYWs8L0F1dGhvcj48WWVhcj4yMDA5PC9ZZWFyPjxS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GdXJpYWs8L0F1dGhvcj48WWVhcj4yMDA5PC9ZZWFyPjxS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25)</w:t>
            </w:r>
            <w:r w:rsidRPr="004C7D72">
              <w:rPr>
                <w:color w:val="000000"/>
                <w:sz w:val="16"/>
                <w:szCs w:val="16"/>
              </w:rPr>
              <w:fldChar w:fldCharType="end"/>
            </w:r>
          </w:p>
        </w:tc>
        <w:tc>
          <w:tcPr>
            <w:tcW w:w="2049" w:type="dxa"/>
          </w:tcPr>
          <w:p w14:paraId="3CEE37BD"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45" w:type="dxa"/>
          </w:tcPr>
          <w:p w14:paraId="19DD3058"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900" w:type="dxa"/>
          </w:tcPr>
          <w:p w14:paraId="55945BE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984" w:type="dxa"/>
          </w:tcPr>
          <w:p w14:paraId="3796DF7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134" w:type="dxa"/>
          </w:tcPr>
          <w:p w14:paraId="3207F907"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76E953BC"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703E5D76"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992" w:type="dxa"/>
          </w:tcPr>
          <w:p w14:paraId="239475F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117E9FE9"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0D1F4E5F" w14:textId="77777777" w:rsidTr="00230C82">
        <w:tc>
          <w:tcPr>
            <w:tcW w:w="1614" w:type="dxa"/>
          </w:tcPr>
          <w:p w14:paraId="66A5482A" w14:textId="47C6680F" w:rsidR="00B5784D" w:rsidRPr="004C7D72" w:rsidRDefault="00B5784D" w:rsidP="00230C82">
            <w:pPr>
              <w:spacing w:line="360" w:lineRule="auto"/>
              <w:rPr>
                <w:color w:val="000000"/>
                <w:sz w:val="16"/>
                <w:szCs w:val="16"/>
              </w:rPr>
            </w:pPr>
            <w:r w:rsidRPr="004C7D72">
              <w:rPr>
                <w:color w:val="000000"/>
                <w:sz w:val="16"/>
                <w:szCs w:val="16"/>
              </w:rPr>
              <w:t xml:space="preserve">Garcia-Ruiz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r>
            <w:r w:rsidR="004C7D72" w:rsidRPr="004C7D72">
              <w:rPr>
                <w:color w:val="000000"/>
                <w:sz w:val="16"/>
                <w:szCs w:val="16"/>
              </w:rPr>
              <w:instrText xml:space="preserve"> ADDIN EN.CITE &lt;EndNote&gt;&lt;Cite&gt;&lt;Author&gt;Garcia-Ruiz&lt;/Author&gt;&lt;Year&gt;2012&lt;/Year&gt;&lt;RecNum&gt;596&lt;/RecNum&gt;&lt;DisplayText&gt;(26)&lt;/DisplayText&gt;&lt;record&gt;&lt;rec-number&gt;596&lt;/rec-number&gt;&lt;foreign-keys&gt;&lt;key app="EN" db-id="atefzprd8vzrffesdtovz2559zw5wwawrfsw" timestamp="1435055193"&gt;596&lt;/key&gt;&lt;/foreign-keys&gt;&lt;ref-type name="Journal Article"&gt;17&lt;/ref-type&gt;&lt;contributors&gt;&lt;authors&gt;&lt;author&gt;Garcia-Ruiz, A. J.&lt;/author&gt;&lt;author&gt;Perez-Costillas, L.&lt;/author&gt;&lt;author&gt;Montesinos, A. C.&lt;/author&gt;&lt;author&gt;Alcalde, J.&lt;/author&gt;&lt;author&gt;Oyaguez, I.&lt;/author&gt;&lt;author&gt;Casado, M. A.&lt;/author&gt;&lt;/authors&gt;&lt;/contributors&gt;&lt;auth-address&gt;Garcia-Ruiz,Antonio J. Pharmacoeconomics and Outcomes Research Iberia, De la Golondrina 40A, Madrid 28023, Spain. ioyaguez@porib.com.&lt;/auth-address&gt;&lt;titles&gt;&lt;title&gt;Cost-effectiveness analysis of antipsychotics in reducing schizophrenia relapses&lt;/title&gt;&lt;secondary-title&gt;Health Economics Review&lt;/secondary-title&gt;&lt;alt-title&gt;Health Econ Rev&lt;/alt-title&gt;&lt;/titles&gt;&lt;periodical&gt;&lt;full-title&gt;Health Economics Review&lt;/full-title&gt;&lt;/periodical&gt;&lt;pages&gt;8&lt;/pages&gt;&lt;volume&gt;2&lt;/volume&gt;&lt;number&gt;1&lt;/number&gt;&lt;dates&gt;&lt;year&gt;2012&lt;/year&gt;&lt;/dates&gt;&lt;isbn&gt;2191-1991&lt;/isbn&gt;&lt;accession-num&gt;22828390&lt;/accession-num&gt;&lt;urls&gt;&lt;related-urls&gt;&lt;url&gt;http://shibboleth.ovid.com/secure/?T=JS&amp;amp;CSC=Y&amp;amp;NEWS=N&amp;amp;PAGE=fulltext&amp;amp;D=prem&amp;amp;AN=22828390&lt;/url&gt;&lt;url&gt;http://sfx.kcl.ac.uk/kings?sid=OVID:medline&amp;amp;id=pmid:&amp;amp;id=doi:10.1186%2F2191-1991-2-8&amp;amp;genre=article&amp;amp;atitle=Cost-effectiveness+analysis+of+antipsychotics+in+reducing+schizophrenia+relapses.&amp;amp;title=Health+Economics+Review&amp;amp;issn=2191-1991&amp;amp;date=2012&amp;amp;volume=2&amp;amp;issue=1&amp;amp;spage=8&amp;amp;aulast=Garcia-Ruiz+AJ&amp;amp;isbn=&amp;amp;__char_set=utf8&lt;/url&gt;&lt;url&gt;http://www.healtheconomicsreview.com/content/pdf/2191-1991-2-8.pdf&lt;/url&gt;&lt;/related-urls&gt;&lt;/urls&gt;&lt;custom2&gt;PMC3402933&lt;/custom2&gt;&lt;electronic-resource-num&gt;http://dx.doi.org/10.1186/2191-1991-2-8&lt;/electronic-resource-num&gt;&lt;remote-database-name&gt;MEDLINE&lt;/remote-database-name&gt;&lt;remote-database-provider&gt;Ovid Technologies&lt;/remote-database-provider&gt;&lt;language&gt;English&lt;/language&gt;&lt;/record&gt;&lt;/Cite&gt;&lt;/EndNote&gt;</w:instrText>
            </w:r>
            <w:r w:rsidRPr="004C7D72">
              <w:rPr>
                <w:color w:val="000000"/>
                <w:sz w:val="16"/>
                <w:szCs w:val="16"/>
              </w:rPr>
              <w:fldChar w:fldCharType="separate"/>
            </w:r>
            <w:r w:rsidR="004C7D72" w:rsidRPr="004C7D72">
              <w:rPr>
                <w:noProof/>
                <w:color w:val="000000"/>
                <w:sz w:val="16"/>
                <w:szCs w:val="16"/>
              </w:rPr>
              <w:t>(26)</w:t>
            </w:r>
            <w:r w:rsidRPr="004C7D72">
              <w:rPr>
                <w:color w:val="000000"/>
                <w:sz w:val="16"/>
                <w:szCs w:val="16"/>
              </w:rPr>
              <w:fldChar w:fldCharType="end"/>
            </w:r>
          </w:p>
        </w:tc>
        <w:tc>
          <w:tcPr>
            <w:tcW w:w="2049" w:type="dxa"/>
          </w:tcPr>
          <w:p w14:paraId="6DCE5543"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1FA9DBA9"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900" w:type="dxa"/>
          </w:tcPr>
          <w:p w14:paraId="525CA0A9"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468C4B10"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0F286C39"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1CCC7E28"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6C1087E4"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513A1AFB"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3D29F16A"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06BB807A" w14:textId="77777777" w:rsidTr="00230C82">
        <w:tc>
          <w:tcPr>
            <w:tcW w:w="1614" w:type="dxa"/>
          </w:tcPr>
          <w:p w14:paraId="050E4458" w14:textId="1B4400C6" w:rsidR="00B5784D" w:rsidRPr="004C7D72" w:rsidRDefault="00B5784D" w:rsidP="00230C82">
            <w:pPr>
              <w:spacing w:line="360" w:lineRule="auto"/>
              <w:rPr>
                <w:color w:val="000000"/>
                <w:sz w:val="16"/>
                <w:szCs w:val="16"/>
              </w:rPr>
            </w:pPr>
            <w:proofErr w:type="spellStart"/>
            <w:r w:rsidRPr="004C7D72">
              <w:rPr>
                <w:color w:val="000000"/>
                <w:sz w:val="16"/>
                <w:szCs w:val="16"/>
              </w:rPr>
              <w:t>Geitona</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HZWl0b25hPC9BdXRob3I+PFllYXI+MjAwODwvWWVhcj48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HZWl0b25hPC9BdXRob3I+PFllYXI+MjAwODwvWWVhcj48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27)</w:t>
            </w:r>
            <w:r w:rsidRPr="004C7D72">
              <w:rPr>
                <w:color w:val="000000"/>
                <w:sz w:val="16"/>
                <w:szCs w:val="16"/>
              </w:rPr>
              <w:fldChar w:fldCharType="end"/>
            </w:r>
          </w:p>
        </w:tc>
        <w:tc>
          <w:tcPr>
            <w:tcW w:w="2049" w:type="dxa"/>
          </w:tcPr>
          <w:p w14:paraId="0F608F6E"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45" w:type="dxa"/>
          </w:tcPr>
          <w:p w14:paraId="066B2FED"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900" w:type="dxa"/>
          </w:tcPr>
          <w:p w14:paraId="591A5D14"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984" w:type="dxa"/>
          </w:tcPr>
          <w:p w14:paraId="6371BB21"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1D24CC4A"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27BDEA8E"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851" w:type="dxa"/>
          </w:tcPr>
          <w:p w14:paraId="3BDC21DA"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070B80FD"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5F6026C0"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r>
      <w:tr w:rsidR="00B5784D" w:rsidRPr="0071264C" w14:paraId="33D20DA0" w14:textId="77777777" w:rsidTr="00230C82">
        <w:tc>
          <w:tcPr>
            <w:tcW w:w="1614" w:type="dxa"/>
          </w:tcPr>
          <w:p w14:paraId="3C3CBF2A" w14:textId="6013098C" w:rsidR="00B5784D" w:rsidRPr="004C7D72" w:rsidRDefault="00B5784D" w:rsidP="00230C82">
            <w:pPr>
              <w:spacing w:line="360" w:lineRule="auto"/>
              <w:rPr>
                <w:color w:val="000000"/>
                <w:sz w:val="16"/>
                <w:szCs w:val="16"/>
              </w:rPr>
            </w:pPr>
            <w:r w:rsidRPr="004C7D72">
              <w:rPr>
                <w:color w:val="000000"/>
                <w:sz w:val="16"/>
                <w:szCs w:val="16"/>
              </w:rPr>
              <w:t xml:space="preserve">Graham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HcmFoYW08L0F1dGhvcj48WWVhcj4yMDEyPC9ZZWFyPjxS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HcmFoYW08L0F1dGhvcj48WWVhcj4yMDEyPC9ZZWFyPjxS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28)</w:t>
            </w:r>
            <w:r w:rsidRPr="004C7D72">
              <w:rPr>
                <w:color w:val="000000"/>
                <w:sz w:val="16"/>
                <w:szCs w:val="16"/>
              </w:rPr>
              <w:fldChar w:fldCharType="end"/>
            </w:r>
          </w:p>
        </w:tc>
        <w:tc>
          <w:tcPr>
            <w:tcW w:w="2049" w:type="dxa"/>
          </w:tcPr>
          <w:p w14:paraId="017E95AA"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70404158"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900" w:type="dxa"/>
          </w:tcPr>
          <w:p w14:paraId="6C17BBB6"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984" w:type="dxa"/>
          </w:tcPr>
          <w:p w14:paraId="65892C53"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5A766C0E"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1134" w:type="dxa"/>
          </w:tcPr>
          <w:p w14:paraId="0C1C3140"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851" w:type="dxa"/>
          </w:tcPr>
          <w:p w14:paraId="309A27C3"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992" w:type="dxa"/>
          </w:tcPr>
          <w:p w14:paraId="24F43092"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46F80484"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5529109E" w14:textId="77777777" w:rsidTr="00230C82">
        <w:tc>
          <w:tcPr>
            <w:tcW w:w="1614" w:type="dxa"/>
          </w:tcPr>
          <w:p w14:paraId="52826D1D" w14:textId="30DC8A0D" w:rsidR="00B5784D" w:rsidRPr="004C7D72" w:rsidRDefault="00B5784D" w:rsidP="00230C82">
            <w:pPr>
              <w:spacing w:line="360" w:lineRule="auto"/>
              <w:rPr>
                <w:color w:val="000000"/>
                <w:sz w:val="16"/>
                <w:szCs w:val="16"/>
              </w:rPr>
            </w:pPr>
            <w:proofErr w:type="spellStart"/>
            <w:r w:rsidRPr="004C7D72">
              <w:rPr>
                <w:color w:val="000000"/>
                <w:sz w:val="16"/>
                <w:szCs w:val="16"/>
              </w:rPr>
              <w:t>Heeg</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IZWVnPC9BdXRob3I+PFllYXI+MjAwODwvWWVhcj48UmVj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IZWVnPC9BdXRob3I+PFllYXI+MjAwODwvWWVhcj48UmVj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29)</w:t>
            </w:r>
            <w:r w:rsidRPr="004C7D72">
              <w:rPr>
                <w:color w:val="000000"/>
                <w:sz w:val="16"/>
                <w:szCs w:val="16"/>
              </w:rPr>
              <w:fldChar w:fldCharType="end"/>
            </w:r>
          </w:p>
        </w:tc>
        <w:tc>
          <w:tcPr>
            <w:tcW w:w="2049" w:type="dxa"/>
          </w:tcPr>
          <w:p w14:paraId="70A0D4F6"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6516E2FE"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00" w:type="dxa"/>
          </w:tcPr>
          <w:p w14:paraId="3A0F0D67"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6E820E2B"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0E667B17"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0C8CD163"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851" w:type="dxa"/>
          </w:tcPr>
          <w:p w14:paraId="1149870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4CCCE224"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6B0C626E"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r>
      <w:tr w:rsidR="00B5784D" w:rsidRPr="0071264C" w14:paraId="3E08DCF3" w14:textId="77777777" w:rsidTr="00230C82">
        <w:tc>
          <w:tcPr>
            <w:tcW w:w="1614" w:type="dxa"/>
          </w:tcPr>
          <w:p w14:paraId="236F6494" w14:textId="46C67CA2" w:rsidR="00B5784D" w:rsidRPr="004C7D72" w:rsidRDefault="00B5784D" w:rsidP="00230C82">
            <w:pPr>
              <w:spacing w:line="360" w:lineRule="auto"/>
              <w:rPr>
                <w:color w:val="000000"/>
                <w:sz w:val="16"/>
                <w:szCs w:val="16"/>
              </w:rPr>
            </w:pPr>
            <w:proofErr w:type="spellStart"/>
            <w:r w:rsidRPr="004C7D72">
              <w:rPr>
                <w:color w:val="000000"/>
                <w:sz w:val="16"/>
                <w:szCs w:val="16"/>
              </w:rPr>
              <w:t>Heeg</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IZWVnPC9BdXRob3I+PFllYXI+MjAwODwvWWVhcj48UmVj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IZWVnPC9BdXRob3I+PFllYXI+MjAwODwvWWVhcj48UmVj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30)</w:t>
            </w:r>
            <w:r w:rsidRPr="004C7D72">
              <w:rPr>
                <w:color w:val="000000"/>
                <w:sz w:val="16"/>
                <w:szCs w:val="16"/>
              </w:rPr>
              <w:fldChar w:fldCharType="end"/>
            </w:r>
          </w:p>
        </w:tc>
        <w:tc>
          <w:tcPr>
            <w:tcW w:w="2049" w:type="dxa"/>
          </w:tcPr>
          <w:p w14:paraId="037239D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45" w:type="dxa"/>
          </w:tcPr>
          <w:p w14:paraId="5020B54E"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00" w:type="dxa"/>
          </w:tcPr>
          <w:p w14:paraId="11D85BE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984" w:type="dxa"/>
          </w:tcPr>
          <w:p w14:paraId="3449D22E" w14:textId="77777777" w:rsidR="00B5784D" w:rsidRPr="002C6F94" w:rsidRDefault="00B5784D" w:rsidP="00230C82">
            <w:pPr>
              <w:spacing w:line="360" w:lineRule="auto"/>
              <w:jc w:val="center"/>
              <w:rPr>
                <w:color w:val="000000"/>
                <w:sz w:val="16"/>
                <w:szCs w:val="16"/>
              </w:rPr>
            </w:pPr>
            <w:r w:rsidRPr="002C6F94">
              <w:rPr>
                <w:color w:val="000000"/>
                <w:sz w:val="16"/>
                <w:szCs w:val="16"/>
              </w:rPr>
              <w:t>5</w:t>
            </w:r>
          </w:p>
        </w:tc>
        <w:tc>
          <w:tcPr>
            <w:tcW w:w="1134" w:type="dxa"/>
          </w:tcPr>
          <w:p w14:paraId="0F1109D4"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1BB2B8B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326464B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5078E1CD"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487B5215"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5FF3B5DA" w14:textId="77777777" w:rsidTr="00230C82">
        <w:tc>
          <w:tcPr>
            <w:tcW w:w="1614" w:type="dxa"/>
          </w:tcPr>
          <w:p w14:paraId="751130A3" w14:textId="170CD367" w:rsidR="00B5784D" w:rsidRPr="004C7D72" w:rsidRDefault="00B5784D" w:rsidP="00230C82">
            <w:pPr>
              <w:spacing w:line="360" w:lineRule="auto"/>
              <w:rPr>
                <w:color w:val="000000"/>
                <w:sz w:val="16"/>
                <w:szCs w:val="16"/>
              </w:rPr>
            </w:pPr>
            <w:proofErr w:type="spellStart"/>
            <w:r w:rsidRPr="004C7D72">
              <w:rPr>
                <w:color w:val="000000"/>
                <w:sz w:val="16"/>
                <w:szCs w:val="16"/>
              </w:rPr>
              <w:t>Hensen</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IZW5zZW48L0F1dGhvcj48WWVhcj4yMDEwPC9ZZWFyPjxS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IZW5zZW48L0F1dGhvcj48WWVhcj4yMDEwPC9ZZWFyPjxS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31)</w:t>
            </w:r>
            <w:r w:rsidRPr="004C7D72">
              <w:rPr>
                <w:color w:val="000000"/>
                <w:sz w:val="16"/>
                <w:szCs w:val="16"/>
              </w:rPr>
              <w:fldChar w:fldCharType="end"/>
            </w:r>
          </w:p>
        </w:tc>
        <w:tc>
          <w:tcPr>
            <w:tcW w:w="2049" w:type="dxa"/>
          </w:tcPr>
          <w:p w14:paraId="2F83DFAB"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71285FBC" w14:textId="77777777" w:rsidR="00B5784D" w:rsidRPr="002C6F94" w:rsidRDefault="00B5784D" w:rsidP="00230C82">
            <w:pPr>
              <w:spacing w:line="360" w:lineRule="auto"/>
              <w:jc w:val="center"/>
              <w:rPr>
                <w:color w:val="000000"/>
                <w:sz w:val="16"/>
                <w:szCs w:val="16"/>
              </w:rPr>
            </w:pPr>
            <w:r w:rsidRPr="002C6F94">
              <w:rPr>
                <w:color w:val="000000"/>
                <w:sz w:val="16"/>
                <w:szCs w:val="16"/>
              </w:rPr>
              <w:t>Not clear</w:t>
            </w:r>
          </w:p>
        </w:tc>
        <w:tc>
          <w:tcPr>
            <w:tcW w:w="900" w:type="dxa"/>
          </w:tcPr>
          <w:p w14:paraId="34EDAD7A"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984" w:type="dxa"/>
          </w:tcPr>
          <w:p w14:paraId="1D24F6AB"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1134" w:type="dxa"/>
          </w:tcPr>
          <w:p w14:paraId="2E17AD54"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5D6133A0"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51" w:type="dxa"/>
          </w:tcPr>
          <w:p w14:paraId="75065F3B"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1080600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27F0E7A7"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72FEDF5A" w14:textId="77777777" w:rsidTr="00230C82">
        <w:tc>
          <w:tcPr>
            <w:tcW w:w="1614" w:type="dxa"/>
          </w:tcPr>
          <w:p w14:paraId="6625F84C" w14:textId="1FD341CA" w:rsidR="00B5784D" w:rsidRPr="004C7D72" w:rsidRDefault="00B5784D" w:rsidP="00230C82">
            <w:pPr>
              <w:spacing w:line="360" w:lineRule="auto"/>
              <w:rPr>
                <w:color w:val="000000"/>
                <w:sz w:val="16"/>
                <w:szCs w:val="16"/>
              </w:rPr>
            </w:pPr>
            <w:proofErr w:type="spellStart"/>
            <w:r w:rsidRPr="004C7D72">
              <w:rPr>
                <w:color w:val="000000"/>
                <w:sz w:val="16"/>
                <w:szCs w:val="16"/>
              </w:rPr>
              <w:t>Jukic</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r>
            <w:r w:rsidR="004C7D72" w:rsidRPr="004C7D72">
              <w:rPr>
                <w:color w:val="000000"/>
                <w:sz w:val="16"/>
                <w:szCs w:val="16"/>
              </w:rPr>
              <w:instrText xml:space="preserve"> ADDIN EN.CITE &lt;EndNote&gt;&lt;Cite&gt;&lt;Author&gt;Jukic&lt;/Author&gt;&lt;Year&gt;2013&lt;/Year&gt;&lt;RecNum&gt;1420&lt;/RecNum&gt;&lt;DisplayText&gt;(32)&lt;/DisplayText&gt;&lt;record&gt;&lt;rec-number&gt;1420&lt;/rec-number&gt;&lt;foreign-keys&gt;&lt;key app="EN" db-id="vs9wsdf97axv03e0avp5dwtua5ta0eztp9s5" timestamp="1522764789"&gt;1420&lt;/key&gt;&lt;/foreign-keys&gt;&lt;ref-type name="Book"&gt;6&lt;/ref-type&gt;&lt;contributors&gt;&lt;authors&gt;&lt;author&gt;Jukic, V.&lt;/author&gt;&lt;author&gt;Jakovljevic, M.&lt;/author&gt;&lt;author&gt;Filipcic, I.&lt;/author&gt;&lt;author&gt;Herceg, M.&lt;/author&gt;&lt;author&gt;Silic, A.&lt;/author&gt;&lt;author&gt;Tomljanovic, T.&lt;/author&gt;&lt;author&gt;Zilbershtein, R.&lt;/author&gt;&lt;author&gt;Jensen, R. C.&lt;/author&gt;&lt;author&gt;Hemels, M. E.&lt;/author&gt;&lt;author&gt;Einarson, T. R.&lt;/author&gt;&lt;/authors&gt;&lt;/contributors&gt;&lt;titles&gt;&lt;title&gt;Cost-utility analysis of depot atypical antipsychotics for chronic schizophrenia in Croatia&lt;/title&gt;&lt;/titles&gt;&lt;pages&gt;181-188&lt;/pages&gt;&lt;keywords&gt;&lt;keyword&gt;Humans&lt;/keyword&gt;&lt;keyword&gt;Schizophrenia&lt;/keyword&gt;&lt;keyword&gt;Cost-Benefit Analysis&lt;/keyword&gt;&lt;keyword&gt;Croatia&lt;/keyword&gt;&lt;keyword&gt;Quality-Adjusted Life Years&lt;/keyword&gt;&lt;keyword&gt;Antipsychotic Agents&lt;/keyword&gt;&lt;keyword&gt;Injections&lt;/keyword&gt;&lt;/keywords&gt;&lt;dates&gt;&lt;year&gt;2013&lt;/year&gt;&lt;/dates&gt;&lt;urls&gt;&lt;related-urls&gt;&lt;url&gt;http://www.crd.york.ac.uk/CRDWeb/ShowRecord.asp?ID=32013000325&lt;/url&gt;&lt;/related-urls&gt;&lt;/urls&gt;&lt;/record&gt;&lt;/Cite&gt;&lt;/EndNote&gt;</w:instrText>
            </w:r>
            <w:r w:rsidRPr="004C7D72">
              <w:rPr>
                <w:color w:val="000000"/>
                <w:sz w:val="16"/>
                <w:szCs w:val="16"/>
              </w:rPr>
              <w:fldChar w:fldCharType="separate"/>
            </w:r>
            <w:r w:rsidR="004C7D72" w:rsidRPr="004C7D72">
              <w:rPr>
                <w:noProof/>
                <w:color w:val="000000"/>
                <w:sz w:val="16"/>
                <w:szCs w:val="16"/>
              </w:rPr>
              <w:t>(32)</w:t>
            </w:r>
            <w:r w:rsidRPr="004C7D72">
              <w:rPr>
                <w:color w:val="000000"/>
                <w:sz w:val="16"/>
                <w:szCs w:val="16"/>
              </w:rPr>
              <w:fldChar w:fldCharType="end"/>
            </w:r>
          </w:p>
        </w:tc>
        <w:tc>
          <w:tcPr>
            <w:tcW w:w="2049" w:type="dxa"/>
          </w:tcPr>
          <w:p w14:paraId="59B370CC"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845" w:type="dxa"/>
          </w:tcPr>
          <w:p w14:paraId="53FB1F3F"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63EA8542"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370718DB"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134" w:type="dxa"/>
          </w:tcPr>
          <w:p w14:paraId="26516845"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1134" w:type="dxa"/>
          </w:tcPr>
          <w:p w14:paraId="1C19E953"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c>
          <w:tcPr>
            <w:tcW w:w="851" w:type="dxa"/>
          </w:tcPr>
          <w:p w14:paraId="2918C8DB"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36DE39C6"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065B2DF6"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301591DE" w14:textId="77777777" w:rsidTr="00230C82">
        <w:tc>
          <w:tcPr>
            <w:tcW w:w="1614" w:type="dxa"/>
          </w:tcPr>
          <w:p w14:paraId="36CB673F" w14:textId="4D1BCE9A" w:rsidR="00B5784D" w:rsidRPr="004C7D72" w:rsidRDefault="00B5784D" w:rsidP="00230C82">
            <w:pPr>
              <w:spacing w:line="360" w:lineRule="auto"/>
              <w:rPr>
                <w:color w:val="000000"/>
                <w:sz w:val="16"/>
                <w:szCs w:val="16"/>
              </w:rPr>
            </w:pPr>
            <w:proofErr w:type="spellStart"/>
            <w:r w:rsidRPr="004C7D72">
              <w:rPr>
                <w:color w:val="000000"/>
                <w:sz w:val="16"/>
                <w:szCs w:val="16"/>
              </w:rPr>
              <w:t>Kasteng</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LYXN0ZW5nPC9BdXRob3I+PFllYXI+MjAxMTwvWWVhcj48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LYXN0ZW5nPC9BdXRob3I+PFllYXI+MjAxMTwvWWVhcj48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33)</w:t>
            </w:r>
            <w:r w:rsidRPr="004C7D72">
              <w:rPr>
                <w:color w:val="000000"/>
                <w:sz w:val="16"/>
                <w:szCs w:val="16"/>
              </w:rPr>
              <w:fldChar w:fldCharType="end"/>
            </w:r>
          </w:p>
        </w:tc>
        <w:tc>
          <w:tcPr>
            <w:tcW w:w="2049" w:type="dxa"/>
          </w:tcPr>
          <w:p w14:paraId="3444B6ED"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4B2A702C"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900" w:type="dxa"/>
          </w:tcPr>
          <w:p w14:paraId="361E2C2A"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3E911B7A"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5FD7F774"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7B3CF8B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6D1DE9E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2FA24A82"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00113B1E"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57C066FB" w14:textId="77777777" w:rsidTr="00230C82">
        <w:tc>
          <w:tcPr>
            <w:tcW w:w="1614" w:type="dxa"/>
          </w:tcPr>
          <w:p w14:paraId="4689AC52" w14:textId="1225529D" w:rsidR="00B5784D" w:rsidRPr="004C7D72" w:rsidRDefault="00B5784D" w:rsidP="00230C82">
            <w:pPr>
              <w:spacing w:line="360" w:lineRule="auto"/>
              <w:rPr>
                <w:color w:val="000000"/>
                <w:sz w:val="16"/>
                <w:szCs w:val="16"/>
              </w:rPr>
            </w:pPr>
            <w:r w:rsidRPr="004C7D72">
              <w:rPr>
                <w:color w:val="000000"/>
                <w:sz w:val="16"/>
                <w:szCs w:val="16"/>
              </w:rPr>
              <w:t xml:space="preserve">Kim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r>
            <w:r w:rsidR="004C7D72" w:rsidRPr="004C7D72">
              <w:rPr>
                <w:color w:val="000000"/>
                <w:sz w:val="16"/>
                <w:szCs w:val="16"/>
              </w:rPr>
              <w:instrText xml:space="preserve"> ADDIN EN.CITE &lt;EndNote&gt;&lt;Cite&gt;&lt;Author&gt;Kim&lt;/Author&gt;&lt;Year&gt;2012&lt;/Year&gt;&lt;RecNum&gt;774&lt;/RecNum&gt;&lt;DisplayText&gt;(34)&lt;/DisplayText&gt;&lt;record&gt;&lt;rec-number&gt;774&lt;/rec-number&gt;&lt;foreign-keys&gt;&lt;key app="EN" db-id="atefzprd8vzrffesdtovz2559zw5wwawrfsw" timestamp="1435055236"&gt;774&lt;/key&gt;&lt;/foreign-keys&gt;&lt;ref-type name="Journal Article"&gt;17&lt;/ref-type&gt;&lt;contributors&gt;&lt;authors&gt;&lt;author&gt;Kim, B. R.&lt;/author&gt;&lt;author&gt;Lee, T. J.&lt;/author&gt;&lt;author&gt;Lee, H. J.&lt;/author&gt;&lt;author&gt;Park, B. H.&lt;/author&gt;&lt;author&gt;Yang, B. M.&lt;/author&gt;&lt;/authors&gt;&lt;/contributors&gt;&lt;titles&gt;&lt;title&gt;Cost-effectiveness of sertindole among atypical antipsychotics in the treatment of schizophrenia in South Korea&lt;/title&gt;&lt;secondary-title&gt;Value in Health Regional Issues&lt;/secondary-title&gt;&lt;/titles&gt;&lt;periodical&gt;&lt;full-title&gt;Value in Health Regional Issues&lt;/full-title&gt;&lt;/periodical&gt;&lt;pages&gt;59-65&lt;/pages&gt;&lt;volume&gt;1&lt;/volume&gt;&lt;number&gt;1&lt;/number&gt;&lt;keywords&gt;&lt;keyword&gt;Schizophrenia&lt;/keyword&gt;&lt;keyword&gt;Humans&lt;/keyword&gt;&lt;keyword&gt;Antipsychotic Agents&lt;/keyword&gt;&lt;keyword&gt;Imidazoles&lt;/keyword&gt;&lt;keyword&gt;Korea&lt;/keyword&gt;&lt;/keywords&gt;&lt;dates&gt;&lt;year&gt;2012&lt;/year&gt;&lt;/dates&gt;&lt;accession-num&gt;22012042453&lt;/accession-num&gt;&lt;call-num&gt;22304338&lt;/call-num&gt;&lt;urls&gt;&lt;related-urls&gt;&lt;url&gt;http://www.crd.york.ac.uk/CRDWeb/ShowRecord.asp?ID=22012015392&lt;/url&gt;&lt;/related-urls&gt;&lt;/urls&gt;&lt;/record&gt;&lt;/Cite&gt;&lt;/EndNote&gt;</w:instrText>
            </w:r>
            <w:r w:rsidRPr="004C7D72">
              <w:rPr>
                <w:color w:val="000000"/>
                <w:sz w:val="16"/>
                <w:szCs w:val="16"/>
              </w:rPr>
              <w:fldChar w:fldCharType="separate"/>
            </w:r>
            <w:r w:rsidR="004C7D72" w:rsidRPr="004C7D72">
              <w:rPr>
                <w:noProof/>
                <w:color w:val="000000"/>
                <w:sz w:val="16"/>
                <w:szCs w:val="16"/>
              </w:rPr>
              <w:t>(34)</w:t>
            </w:r>
            <w:r w:rsidRPr="004C7D72">
              <w:rPr>
                <w:color w:val="000000"/>
                <w:sz w:val="16"/>
                <w:szCs w:val="16"/>
              </w:rPr>
              <w:fldChar w:fldCharType="end"/>
            </w:r>
          </w:p>
        </w:tc>
        <w:tc>
          <w:tcPr>
            <w:tcW w:w="2049" w:type="dxa"/>
          </w:tcPr>
          <w:p w14:paraId="2AA48F85"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0622B0F8"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900" w:type="dxa"/>
          </w:tcPr>
          <w:p w14:paraId="7BEBD0CA"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20B5C627"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787F87E1"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4F8CA80A"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621777A6"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39560A5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34D7D984"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r>
      <w:tr w:rsidR="00B5784D" w:rsidRPr="0071264C" w14:paraId="603799BF" w14:textId="77777777" w:rsidTr="00230C82">
        <w:tc>
          <w:tcPr>
            <w:tcW w:w="1614" w:type="dxa"/>
          </w:tcPr>
          <w:p w14:paraId="0B3B96B6" w14:textId="557D2793" w:rsidR="00B5784D" w:rsidRPr="004C7D72" w:rsidRDefault="00B5784D" w:rsidP="00230C82">
            <w:pPr>
              <w:spacing w:line="360" w:lineRule="auto"/>
              <w:rPr>
                <w:color w:val="000000"/>
                <w:sz w:val="16"/>
                <w:szCs w:val="16"/>
              </w:rPr>
            </w:pPr>
            <w:r w:rsidRPr="004C7D72">
              <w:rPr>
                <w:color w:val="000000"/>
                <w:sz w:val="16"/>
                <w:szCs w:val="16"/>
              </w:rPr>
              <w:t xml:space="preserve">Kim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LaW08L0F1dGhvcj48WWVhcj4yMDExPC9ZZWFyPjxSZWNO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LaW08L0F1dGhvcj48WWVhcj4yMDExPC9ZZWFyPjxSZWNO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35)</w:t>
            </w:r>
            <w:r w:rsidRPr="004C7D72">
              <w:rPr>
                <w:color w:val="000000"/>
                <w:sz w:val="16"/>
                <w:szCs w:val="16"/>
              </w:rPr>
              <w:fldChar w:fldCharType="end"/>
            </w:r>
          </w:p>
        </w:tc>
        <w:tc>
          <w:tcPr>
            <w:tcW w:w="2049" w:type="dxa"/>
          </w:tcPr>
          <w:p w14:paraId="08116A56"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1F290AC9"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900" w:type="dxa"/>
          </w:tcPr>
          <w:p w14:paraId="048F7493"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0E77DDAF"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2780317B"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7BF70A48"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4F525AC0"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2570557D"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618C58CD"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r>
      <w:tr w:rsidR="00B5784D" w:rsidRPr="0071264C" w14:paraId="26B0CC7F" w14:textId="77777777" w:rsidTr="00230C82">
        <w:tc>
          <w:tcPr>
            <w:tcW w:w="1614" w:type="dxa"/>
          </w:tcPr>
          <w:p w14:paraId="50121618" w14:textId="46106BD6" w:rsidR="00B5784D" w:rsidRPr="004C7D72" w:rsidRDefault="00B5784D" w:rsidP="00230C82">
            <w:pPr>
              <w:spacing w:line="360" w:lineRule="auto"/>
              <w:rPr>
                <w:color w:val="000000"/>
                <w:sz w:val="16"/>
                <w:szCs w:val="16"/>
              </w:rPr>
            </w:pPr>
            <w:proofErr w:type="spellStart"/>
            <w:r w:rsidRPr="004C7D72">
              <w:rPr>
                <w:color w:val="000000"/>
                <w:sz w:val="16"/>
                <w:szCs w:val="16"/>
              </w:rPr>
              <w:t>Lachaine</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MYWNoYWluZTwvQXV0aG9yPjxZZWFyPjIwMTQ8L1llYXI+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MYWNoYWluZTwvQXV0aG9yPjxZZWFyPjIwMTQ8L1llYXI+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36)</w:t>
            </w:r>
            <w:r w:rsidRPr="004C7D72">
              <w:rPr>
                <w:color w:val="000000"/>
                <w:sz w:val="16"/>
                <w:szCs w:val="16"/>
              </w:rPr>
              <w:fldChar w:fldCharType="end"/>
            </w:r>
          </w:p>
        </w:tc>
        <w:tc>
          <w:tcPr>
            <w:tcW w:w="2049" w:type="dxa"/>
          </w:tcPr>
          <w:p w14:paraId="60E66B29"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02A9F8F0"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900" w:type="dxa"/>
          </w:tcPr>
          <w:p w14:paraId="4DBFB806"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4F0397CC"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57E340E1"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443CD46D"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51" w:type="dxa"/>
          </w:tcPr>
          <w:p w14:paraId="6CAE2785"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702F15EB"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5968DB45"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68440F12" w14:textId="77777777" w:rsidTr="00230C82">
        <w:tc>
          <w:tcPr>
            <w:tcW w:w="1614" w:type="dxa"/>
          </w:tcPr>
          <w:p w14:paraId="67A1E339" w14:textId="1D0B5E5D" w:rsidR="00B5784D" w:rsidRPr="004C7D72" w:rsidRDefault="00B5784D" w:rsidP="00230C82">
            <w:pPr>
              <w:spacing w:line="360" w:lineRule="auto"/>
              <w:rPr>
                <w:color w:val="000000"/>
                <w:sz w:val="16"/>
                <w:szCs w:val="16"/>
              </w:rPr>
            </w:pPr>
            <w:r w:rsidRPr="004C7D72">
              <w:rPr>
                <w:color w:val="000000"/>
                <w:sz w:val="16"/>
                <w:szCs w:val="16"/>
              </w:rPr>
              <w:t xml:space="preserve">Laux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MYXV4PC9BdXRob3I+PFllYXI+MjAwNTwvWWVhcj48UmVj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MYXV4PC9BdXRob3I+PFllYXI+MjAwNTwvWWVhcj48UmVj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37)</w:t>
            </w:r>
            <w:r w:rsidRPr="004C7D72">
              <w:rPr>
                <w:color w:val="000000"/>
                <w:sz w:val="16"/>
                <w:szCs w:val="16"/>
              </w:rPr>
              <w:fldChar w:fldCharType="end"/>
            </w:r>
          </w:p>
        </w:tc>
        <w:tc>
          <w:tcPr>
            <w:tcW w:w="2049" w:type="dxa"/>
          </w:tcPr>
          <w:p w14:paraId="4896FFA9"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63DADD32"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00" w:type="dxa"/>
          </w:tcPr>
          <w:p w14:paraId="5E64A918"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984" w:type="dxa"/>
          </w:tcPr>
          <w:p w14:paraId="56B7E711"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68285FD9"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6FF1FE84"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31BE035E"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992" w:type="dxa"/>
          </w:tcPr>
          <w:p w14:paraId="6193F8E6"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04C081E6"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42F447B3" w14:textId="77777777" w:rsidTr="00230C82">
        <w:tc>
          <w:tcPr>
            <w:tcW w:w="1614" w:type="dxa"/>
          </w:tcPr>
          <w:p w14:paraId="1603206D" w14:textId="3D23572F" w:rsidR="00B5784D" w:rsidRPr="004C7D72" w:rsidRDefault="00B5784D" w:rsidP="00230C82">
            <w:pPr>
              <w:spacing w:line="360" w:lineRule="auto"/>
              <w:rPr>
                <w:color w:val="000000"/>
                <w:sz w:val="16"/>
                <w:szCs w:val="16"/>
              </w:rPr>
            </w:pPr>
            <w:r w:rsidRPr="004C7D72">
              <w:rPr>
                <w:color w:val="000000"/>
                <w:sz w:val="16"/>
                <w:szCs w:val="16"/>
              </w:rPr>
              <w:t xml:space="preserve">Lin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MaW48L0F1dGhvcj48WWVhcj4yMDE2PC9ZZWFyPjxSZWNO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MaW48L0F1dGhvcj48WWVhcj4yMDE2PC9ZZWFyPjxSZWNO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38)</w:t>
            </w:r>
            <w:r w:rsidRPr="004C7D72">
              <w:rPr>
                <w:color w:val="000000"/>
                <w:sz w:val="16"/>
                <w:szCs w:val="16"/>
              </w:rPr>
              <w:fldChar w:fldCharType="end"/>
            </w:r>
          </w:p>
        </w:tc>
        <w:tc>
          <w:tcPr>
            <w:tcW w:w="2049" w:type="dxa"/>
          </w:tcPr>
          <w:p w14:paraId="10FFA4E1"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3A6516D1"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900" w:type="dxa"/>
          </w:tcPr>
          <w:p w14:paraId="532929EA"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6D39D59D"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5EC4DF8B"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41C0CCE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1C81D25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3B6E7F2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19112CE7"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16F193A7" w14:textId="77777777" w:rsidTr="00230C82">
        <w:tc>
          <w:tcPr>
            <w:tcW w:w="1614" w:type="dxa"/>
          </w:tcPr>
          <w:p w14:paraId="306F7731" w14:textId="65395151" w:rsidR="00B5784D" w:rsidRPr="004C7D72" w:rsidRDefault="00B5784D" w:rsidP="00230C82">
            <w:pPr>
              <w:spacing w:line="360" w:lineRule="auto"/>
              <w:rPr>
                <w:color w:val="000000"/>
                <w:sz w:val="16"/>
                <w:szCs w:val="16"/>
              </w:rPr>
            </w:pPr>
            <w:r w:rsidRPr="004C7D72">
              <w:rPr>
                <w:color w:val="000000"/>
                <w:sz w:val="16"/>
                <w:szCs w:val="16"/>
              </w:rPr>
              <w:t xml:space="preserve">Lindner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MaW5kbmVyPC9BdXRob3I+PFllYXI+MjAwOTwvWWVhcj48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MaW5kbmVyPC9BdXRob3I+PFllYXI+MjAwOTwvWWVhcj48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39)</w:t>
            </w:r>
            <w:r w:rsidRPr="004C7D72">
              <w:rPr>
                <w:color w:val="000000"/>
                <w:sz w:val="16"/>
                <w:szCs w:val="16"/>
              </w:rPr>
              <w:fldChar w:fldCharType="end"/>
            </w:r>
          </w:p>
        </w:tc>
        <w:tc>
          <w:tcPr>
            <w:tcW w:w="2049" w:type="dxa"/>
          </w:tcPr>
          <w:p w14:paraId="3F3C727C"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0D00D72A"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744B311C"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03A7EAA0"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5BE09B85"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134" w:type="dxa"/>
          </w:tcPr>
          <w:p w14:paraId="52BB1B47"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6F124416"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2ACB0345"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49492A89"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7846916C" w14:textId="77777777" w:rsidTr="00230C82">
        <w:tc>
          <w:tcPr>
            <w:tcW w:w="1614" w:type="dxa"/>
          </w:tcPr>
          <w:p w14:paraId="4CBA24E4" w14:textId="664C58EB" w:rsidR="00B5784D" w:rsidRPr="004C7D72" w:rsidRDefault="00B5784D" w:rsidP="00230C82">
            <w:pPr>
              <w:spacing w:line="360" w:lineRule="auto"/>
              <w:rPr>
                <w:color w:val="000000"/>
                <w:sz w:val="16"/>
                <w:szCs w:val="16"/>
              </w:rPr>
            </w:pPr>
            <w:r w:rsidRPr="004C7D72">
              <w:rPr>
                <w:color w:val="000000"/>
                <w:sz w:val="16"/>
                <w:szCs w:val="16"/>
              </w:rPr>
              <w:t xml:space="preserve">Lindstrom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MaW5kc3Ryb208L0F1dGhvcj48WWVhcj4yMDExPC9ZZWFy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MaW5kc3Ryb208L0F1dGhvcj48WWVhcj4yMDExPC9ZZWFy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40)</w:t>
            </w:r>
            <w:r w:rsidRPr="004C7D72">
              <w:rPr>
                <w:color w:val="000000"/>
                <w:sz w:val="16"/>
                <w:szCs w:val="16"/>
              </w:rPr>
              <w:fldChar w:fldCharType="end"/>
            </w:r>
          </w:p>
        </w:tc>
        <w:tc>
          <w:tcPr>
            <w:tcW w:w="2049" w:type="dxa"/>
          </w:tcPr>
          <w:p w14:paraId="1C2613A6"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45" w:type="dxa"/>
          </w:tcPr>
          <w:p w14:paraId="7BCC9274"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00" w:type="dxa"/>
          </w:tcPr>
          <w:p w14:paraId="721B7375"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984" w:type="dxa"/>
          </w:tcPr>
          <w:p w14:paraId="22295182"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2628A166"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7FC4903B"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51" w:type="dxa"/>
          </w:tcPr>
          <w:p w14:paraId="32DE20E5"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0EA0B59B"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4663A891"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r>
      <w:tr w:rsidR="00B5784D" w:rsidRPr="0071264C" w14:paraId="2A10EDAA" w14:textId="77777777" w:rsidTr="00230C82">
        <w:tc>
          <w:tcPr>
            <w:tcW w:w="1614" w:type="dxa"/>
          </w:tcPr>
          <w:p w14:paraId="4645D8C4" w14:textId="7A1EB30E" w:rsidR="00B5784D" w:rsidRPr="004C7D72" w:rsidRDefault="00B5784D" w:rsidP="00230C82">
            <w:pPr>
              <w:spacing w:line="360" w:lineRule="auto"/>
              <w:rPr>
                <w:color w:val="000000"/>
                <w:sz w:val="16"/>
                <w:szCs w:val="16"/>
              </w:rPr>
            </w:pPr>
            <w:proofErr w:type="spellStart"/>
            <w:r w:rsidRPr="004C7D72">
              <w:rPr>
                <w:color w:val="000000"/>
                <w:sz w:val="16"/>
                <w:szCs w:val="16"/>
              </w:rPr>
              <w:t>Lubinga</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MdWJpbmdhPC9BdXRob3I+PFllYXI+MjAxNTwvWWVhcj48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MdWJpbmdhPC9BdXRob3I+PFllYXI+MjAxNTwvWWVhcj48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41)</w:t>
            </w:r>
            <w:r w:rsidRPr="004C7D72">
              <w:rPr>
                <w:color w:val="000000"/>
                <w:sz w:val="16"/>
                <w:szCs w:val="16"/>
              </w:rPr>
              <w:fldChar w:fldCharType="end"/>
            </w:r>
          </w:p>
        </w:tc>
        <w:tc>
          <w:tcPr>
            <w:tcW w:w="2049" w:type="dxa"/>
          </w:tcPr>
          <w:p w14:paraId="0099ACDA"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45" w:type="dxa"/>
          </w:tcPr>
          <w:p w14:paraId="2288CBEA"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00" w:type="dxa"/>
          </w:tcPr>
          <w:p w14:paraId="750383A2"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22DDC8F7"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31736534"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32FE3B95"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51" w:type="dxa"/>
          </w:tcPr>
          <w:p w14:paraId="5E4085BD" w14:textId="77777777" w:rsidR="00B5784D" w:rsidRPr="002C6F94" w:rsidRDefault="00B5784D" w:rsidP="00230C82">
            <w:pPr>
              <w:spacing w:line="360" w:lineRule="auto"/>
              <w:jc w:val="center"/>
              <w:rPr>
                <w:color w:val="000000"/>
                <w:sz w:val="16"/>
                <w:szCs w:val="16"/>
              </w:rPr>
            </w:pPr>
            <w:r w:rsidRPr="002C6F94">
              <w:rPr>
                <w:color w:val="000000"/>
                <w:sz w:val="16"/>
                <w:szCs w:val="16"/>
              </w:rPr>
              <w:t>5</w:t>
            </w:r>
          </w:p>
        </w:tc>
        <w:tc>
          <w:tcPr>
            <w:tcW w:w="992" w:type="dxa"/>
          </w:tcPr>
          <w:p w14:paraId="6C578FDB"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7636A97C"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434E2762" w14:textId="77777777" w:rsidTr="00230C82">
        <w:tc>
          <w:tcPr>
            <w:tcW w:w="1614" w:type="dxa"/>
          </w:tcPr>
          <w:p w14:paraId="667A50B9" w14:textId="45551699" w:rsidR="00B5784D" w:rsidRPr="004C7D72" w:rsidRDefault="00B5784D" w:rsidP="00230C82">
            <w:pPr>
              <w:spacing w:line="360" w:lineRule="auto"/>
              <w:rPr>
                <w:color w:val="000000"/>
                <w:sz w:val="16"/>
                <w:szCs w:val="16"/>
              </w:rPr>
            </w:pPr>
            <w:r w:rsidRPr="004C7D72">
              <w:rPr>
                <w:color w:val="000000"/>
                <w:sz w:val="16"/>
                <w:szCs w:val="16"/>
              </w:rPr>
              <w:t xml:space="preserve">Magnus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r>
            <w:r w:rsidR="004C7D72" w:rsidRPr="004C7D72">
              <w:rPr>
                <w:color w:val="000000"/>
                <w:sz w:val="16"/>
                <w:szCs w:val="16"/>
              </w:rPr>
              <w:instrText xml:space="preserve"> ADDIN EN.CITE &lt;EndNote&gt;&lt;Cite&gt;&lt;Author&gt;Magnus&lt;/Author&gt;&lt;Year&gt;2005&lt;/Year&gt;&lt;RecNum&gt;785&lt;/RecNum&gt;&lt;DisplayText&gt;(42)&lt;/DisplayText&gt;&lt;record&gt;&lt;rec-number&gt;785&lt;/rec-number&gt;&lt;foreign-keys&gt;&lt;key app="EN" db-id="atefzprd8vzrffesdtovz2559zw5wwawrfsw" timestamp="1435055236"&gt;785&lt;/key&gt;&lt;/foreign-keys&gt;&lt;ref-type name="Journal Article"&gt;17&lt;/ref-type&gt;&lt;contributors&gt;&lt;authors&gt;&lt;author&gt;Magnus, A.&lt;/author&gt;&lt;author&gt;Carr, V.&lt;/author&gt;&lt;author&gt;Mihalopoulos, C.&lt;/author&gt;&lt;author&gt;Carter, R.&lt;/author&gt;&lt;author&gt;Vos, T.&lt;/author&gt;&lt;/authors&gt;&lt;/contributors&gt;&lt;titles&gt;&lt;title&gt;Assessing cost-effectiveness of drug interventions for schizophrenia&lt;/title&gt;&lt;secondary-title&gt;Australian and New Zealand Journal of Psychiatry&lt;/secondary-title&gt;&lt;/titles&gt;&lt;periodical&gt;&lt;full-title&gt;Australian and New Zealand Journal of Psychiatry&lt;/full-title&gt;&lt;/periodical&gt;&lt;pages&gt;44-54&lt;/pages&gt;&lt;volume&gt;39&lt;/volume&gt;&lt;number&gt;1-2&lt;/number&gt;&lt;keywords&gt;&lt;keyword&gt;Antipsychotic Agents /adverse effects /economics /therapeutic use&lt;/keyword&gt;&lt;keyword&gt;Australia&lt;/keyword&gt;&lt;keyword&gt;Benzodiazepines /adverse effects /economics /therapeutic use&lt;/keyword&gt;&lt;keyword&gt;Clozapine /adverse effects /economics /therapeutic use&lt;/keyword&gt;&lt;keyword&gt;Cost-Benefit Analysis /statistics &amp;amp; numerical data&lt;/keyword&gt;&lt;keyword&gt;Disability Evaluation&lt;/keyword&gt;&lt;keyword&gt;Dose-Response Relationship, Drug&lt;/keyword&gt;&lt;keyword&gt;Drug Costs /statistics &amp;amp; numerical data&lt;/keyword&gt;&lt;keyword&gt;Humans&lt;/keyword&gt;&lt;keyword&gt;National Health Programs /economics&lt;/keyword&gt;&lt;keyword&gt;Quality-Adjusted Life Years&lt;/keyword&gt;&lt;keyword&gt;Risperidone /adverse effects /economics /therapeutic use&lt;/keyword&gt;&lt;keyword&gt;Schizophrenia /drug therapy /economics&lt;/keyword&gt;&lt;/keywords&gt;&lt;dates&gt;&lt;year&gt;2005&lt;/year&gt;&lt;/dates&gt;&lt;accession-num&gt;22005000358&lt;/accession-num&gt;&lt;call-num&gt;12462294&lt;/call-num&gt;&lt;urls&gt;&lt;related-urls&gt;&lt;url&gt;http://www.crd.york.ac.uk/CRDWeb/ShowRecord.asp?ID=22003007664&lt;/url&gt;&lt;/related-urls&gt;&lt;/urls&gt;&lt;/record&gt;&lt;/Cite&gt;&lt;/EndNote&gt;</w:instrText>
            </w:r>
            <w:r w:rsidRPr="004C7D72">
              <w:rPr>
                <w:color w:val="000000"/>
                <w:sz w:val="16"/>
                <w:szCs w:val="16"/>
              </w:rPr>
              <w:fldChar w:fldCharType="separate"/>
            </w:r>
            <w:r w:rsidR="004C7D72" w:rsidRPr="004C7D72">
              <w:rPr>
                <w:noProof/>
                <w:color w:val="000000"/>
                <w:sz w:val="16"/>
                <w:szCs w:val="16"/>
              </w:rPr>
              <w:t>(42)</w:t>
            </w:r>
            <w:r w:rsidRPr="004C7D72">
              <w:rPr>
                <w:color w:val="000000"/>
                <w:sz w:val="16"/>
                <w:szCs w:val="16"/>
              </w:rPr>
              <w:fldChar w:fldCharType="end"/>
            </w:r>
          </w:p>
        </w:tc>
        <w:tc>
          <w:tcPr>
            <w:tcW w:w="2049" w:type="dxa"/>
          </w:tcPr>
          <w:p w14:paraId="7D77AB5C"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72F5E6AC"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900" w:type="dxa"/>
          </w:tcPr>
          <w:p w14:paraId="5E9F573C"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984" w:type="dxa"/>
          </w:tcPr>
          <w:p w14:paraId="21E2714A"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134" w:type="dxa"/>
          </w:tcPr>
          <w:p w14:paraId="0720EB38"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134" w:type="dxa"/>
          </w:tcPr>
          <w:p w14:paraId="14EC73D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4E242D22"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5CE4562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3EC91597"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68E07792" w14:textId="77777777" w:rsidTr="00230C82">
        <w:tc>
          <w:tcPr>
            <w:tcW w:w="1614" w:type="dxa"/>
          </w:tcPr>
          <w:p w14:paraId="2849B92A" w14:textId="70624109" w:rsidR="00B5784D" w:rsidRPr="004C7D72" w:rsidRDefault="00B5784D" w:rsidP="00230C82">
            <w:pPr>
              <w:spacing w:line="360" w:lineRule="auto"/>
              <w:rPr>
                <w:color w:val="000000"/>
                <w:sz w:val="16"/>
                <w:szCs w:val="16"/>
              </w:rPr>
            </w:pPr>
            <w:r w:rsidRPr="004C7D72">
              <w:rPr>
                <w:color w:val="000000"/>
                <w:sz w:val="16"/>
                <w:szCs w:val="16"/>
              </w:rPr>
              <w:t xml:space="preserve">McIntyr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NY0ludHlyZTwvQXV0aG9yPjxZZWFyPjIwMTA8L1llYXI+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NY0ludHlyZTwvQXV0aG9yPjxZZWFyPjIwMTA8L1llYXI+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43)</w:t>
            </w:r>
            <w:r w:rsidRPr="004C7D72">
              <w:rPr>
                <w:color w:val="000000"/>
                <w:sz w:val="16"/>
                <w:szCs w:val="16"/>
              </w:rPr>
              <w:fldChar w:fldCharType="end"/>
            </w:r>
          </w:p>
        </w:tc>
        <w:tc>
          <w:tcPr>
            <w:tcW w:w="2049" w:type="dxa"/>
          </w:tcPr>
          <w:p w14:paraId="2F513C94"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5A8DB5B5"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900" w:type="dxa"/>
          </w:tcPr>
          <w:p w14:paraId="0980C696"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984" w:type="dxa"/>
          </w:tcPr>
          <w:p w14:paraId="2C4F1633"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711374B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134" w:type="dxa"/>
          </w:tcPr>
          <w:p w14:paraId="1271C104"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51" w:type="dxa"/>
          </w:tcPr>
          <w:p w14:paraId="310667D5"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5DCA24C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2EF0D9CE"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08384416" w14:textId="77777777" w:rsidTr="00230C82">
        <w:tc>
          <w:tcPr>
            <w:tcW w:w="1614" w:type="dxa"/>
          </w:tcPr>
          <w:p w14:paraId="0657FDAD" w14:textId="5423AEEE" w:rsidR="00B5784D" w:rsidRPr="004C7D72" w:rsidRDefault="00B5784D" w:rsidP="00230C82">
            <w:pPr>
              <w:spacing w:line="360" w:lineRule="auto"/>
              <w:rPr>
                <w:color w:val="000000"/>
                <w:sz w:val="16"/>
                <w:szCs w:val="16"/>
              </w:rPr>
            </w:pPr>
            <w:proofErr w:type="spellStart"/>
            <w:r w:rsidRPr="004C7D72">
              <w:rPr>
                <w:color w:val="000000"/>
                <w:sz w:val="16"/>
                <w:szCs w:val="16"/>
              </w:rPr>
              <w:t>Mehnert</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NZWhuZXJ0PC9BdXRob3I+PFllYXI+MjAxMjwvWWVhcj48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NZWhuZXJ0PC9BdXRob3I+PFllYXI+MjAxMjwvWWVhcj48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44)</w:t>
            </w:r>
            <w:r w:rsidRPr="004C7D72">
              <w:rPr>
                <w:color w:val="000000"/>
                <w:sz w:val="16"/>
                <w:szCs w:val="16"/>
              </w:rPr>
              <w:fldChar w:fldCharType="end"/>
            </w:r>
          </w:p>
        </w:tc>
        <w:tc>
          <w:tcPr>
            <w:tcW w:w="2049" w:type="dxa"/>
          </w:tcPr>
          <w:p w14:paraId="78AB7CF5"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65E5BC29"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900" w:type="dxa"/>
          </w:tcPr>
          <w:p w14:paraId="39706628"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280BF0A3"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6D1B6A77"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4FD03B7C"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851" w:type="dxa"/>
          </w:tcPr>
          <w:p w14:paraId="0286DF63"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0B349C8E"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7C66A0EB"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13D91214" w14:textId="77777777" w:rsidTr="00230C82">
        <w:tc>
          <w:tcPr>
            <w:tcW w:w="1614" w:type="dxa"/>
          </w:tcPr>
          <w:p w14:paraId="7198B9C2" w14:textId="6B5C3007" w:rsidR="00B5784D" w:rsidRPr="004C7D72" w:rsidRDefault="00B5784D" w:rsidP="00230C82">
            <w:pPr>
              <w:spacing w:line="360" w:lineRule="auto"/>
              <w:rPr>
                <w:color w:val="000000"/>
                <w:sz w:val="16"/>
                <w:szCs w:val="16"/>
              </w:rPr>
            </w:pPr>
            <w:r w:rsidRPr="004C7D72">
              <w:rPr>
                <w:color w:val="000000"/>
                <w:sz w:val="16"/>
                <w:szCs w:val="16"/>
              </w:rPr>
              <w:t xml:space="preserve">Mould-Quevedo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Nb3VsZC1RdWV2ZWRvPC9BdXRob3I+PFllYXI+MjAwOTwv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Nb3VsZC1RdWV2ZWRvPC9BdXRob3I+PFllYXI+MjAwOTwv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45)</w:t>
            </w:r>
            <w:r w:rsidRPr="004C7D72">
              <w:rPr>
                <w:color w:val="000000"/>
                <w:sz w:val="16"/>
                <w:szCs w:val="16"/>
              </w:rPr>
              <w:fldChar w:fldCharType="end"/>
            </w:r>
          </w:p>
        </w:tc>
        <w:tc>
          <w:tcPr>
            <w:tcW w:w="2049" w:type="dxa"/>
          </w:tcPr>
          <w:p w14:paraId="0B1B4968"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845" w:type="dxa"/>
          </w:tcPr>
          <w:p w14:paraId="30DBCD0F"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900" w:type="dxa"/>
          </w:tcPr>
          <w:p w14:paraId="7B568DB7"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984" w:type="dxa"/>
          </w:tcPr>
          <w:p w14:paraId="42879A72" w14:textId="77777777" w:rsidR="00B5784D" w:rsidRPr="002C6F94" w:rsidRDefault="00B5784D" w:rsidP="00230C82">
            <w:pPr>
              <w:spacing w:line="360" w:lineRule="auto"/>
              <w:jc w:val="center"/>
              <w:rPr>
                <w:color w:val="000000"/>
                <w:sz w:val="16"/>
                <w:szCs w:val="16"/>
              </w:rPr>
            </w:pPr>
            <w:r w:rsidRPr="002C6F94">
              <w:rPr>
                <w:color w:val="000000"/>
                <w:sz w:val="16"/>
                <w:szCs w:val="16"/>
              </w:rPr>
              <w:t>Not clear</w:t>
            </w:r>
          </w:p>
        </w:tc>
        <w:tc>
          <w:tcPr>
            <w:tcW w:w="1134" w:type="dxa"/>
          </w:tcPr>
          <w:p w14:paraId="673CCFB8"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22F9AA8D"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851" w:type="dxa"/>
          </w:tcPr>
          <w:p w14:paraId="5F109B7E"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1B2A1A6D"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39447F6C"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r>
      <w:tr w:rsidR="00B5784D" w:rsidRPr="0071264C" w14:paraId="40447201" w14:textId="77777777" w:rsidTr="00230C82">
        <w:tc>
          <w:tcPr>
            <w:tcW w:w="1614" w:type="dxa"/>
          </w:tcPr>
          <w:p w14:paraId="09973374" w14:textId="2C5CA57C" w:rsidR="00B5784D" w:rsidRPr="004C7D72" w:rsidRDefault="00B5784D" w:rsidP="00230C82">
            <w:pPr>
              <w:spacing w:line="360" w:lineRule="auto"/>
              <w:rPr>
                <w:color w:val="000000"/>
                <w:sz w:val="16"/>
                <w:szCs w:val="16"/>
              </w:rPr>
            </w:pPr>
            <w:r w:rsidRPr="004C7D72">
              <w:rPr>
                <w:color w:val="000000"/>
                <w:sz w:val="16"/>
                <w:szCs w:val="16"/>
              </w:rPr>
              <w:t xml:space="preserve">NCCMH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r>
            <w:r w:rsidR="004C7D72" w:rsidRPr="004C7D72">
              <w:rPr>
                <w:color w:val="000000"/>
                <w:sz w:val="16"/>
                <w:szCs w:val="16"/>
              </w:rPr>
              <w:instrText xml:space="preserve"> ADDIN EN.CITE &lt;EndNote&gt;&lt;Cite&gt;&lt;Author&gt;National Collaborating Centre for Mental Health&lt;/Author&gt;&lt;Year&gt;2014&lt;/Year&gt;&lt;RecNum&gt;915&lt;/RecNum&gt;&lt;DisplayText&gt;(46)&lt;/DisplayText&gt;&lt;record&gt;&lt;rec-number&gt;915&lt;/rec-number&gt;&lt;foreign-keys&gt;&lt;key app="EN" db-id="atefzprd8vzrffesdtovz2559zw5wwawrfsw" timestamp="1517916705"&gt;915&lt;/key&gt;&lt;/foreign-keys&gt;&lt;ref-type name="Book"&gt;6&lt;/ref-type&gt;&lt;contributors&gt;&lt;authors&gt;&lt;author&gt;National Collaborating Centre for Mental Health,&lt;/author&gt;&lt;/authors&gt;&lt;/contributors&gt;&lt;titles&gt;&lt;title&gt;Psychosis and schizophrenia in adults: prevention and management. NICE guideline (CG178).&lt;/title&gt;&lt;/titles&gt;&lt;dates&gt;&lt;year&gt;2014&lt;/year&gt;&lt;/dates&gt;&lt;urls&gt;&lt;/urls&gt;&lt;/record&gt;&lt;/Cite&gt;&lt;/EndNote&gt;</w:instrText>
            </w:r>
            <w:r w:rsidRPr="004C7D72">
              <w:rPr>
                <w:color w:val="000000"/>
                <w:sz w:val="16"/>
                <w:szCs w:val="16"/>
              </w:rPr>
              <w:fldChar w:fldCharType="separate"/>
            </w:r>
            <w:r w:rsidR="004C7D72" w:rsidRPr="004C7D72">
              <w:rPr>
                <w:noProof/>
                <w:color w:val="000000"/>
                <w:sz w:val="16"/>
                <w:szCs w:val="16"/>
              </w:rPr>
              <w:t>(46)</w:t>
            </w:r>
            <w:r w:rsidRPr="004C7D72">
              <w:rPr>
                <w:color w:val="000000"/>
                <w:sz w:val="16"/>
                <w:szCs w:val="16"/>
              </w:rPr>
              <w:fldChar w:fldCharType="end"/>
            </w:r>
            <w:r w:rsidRPr="004C7D72">
              <w:rPr>
                <w:color w:val="000000"/>
                <w:sz w:val="16"/>
                <w:szCs w:val="16"/>
              </w:rPr>
              <w:t xml:space="preserve"> </w:t>
            </w:r>
          </w:p>
        </w:tc>
        <w:tc>
          <w:tcPr>
            <w:tcW w:w="2049" w:type="dxa"/>
          </w:tcPr>
          <w:p w14:paraId="089DA6BC"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2312399D"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900" w:type="dxa"/>
          </w:tcPr>
          <w:p w14:paraId="0D39022C"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1984" w:type="dxa"/>
          </w:tcPr>
          <w:p w14:paraId="5F15060F"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44965081"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559B43A6"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407F0887"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6476F8FC"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433AC280"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086710F3" w14:textId="77777777" w:rsidTr="00230C82">
        <w:tc>
          <w:tcPr>
            <w:tcW w:w="1614" w:type="dxa"/>
          </w:tcPr>
          <w:p w14:paraId="711F28EB" w14:textId="73AD8DF5" w:rsidR="00B5784D" w:rsidRPr="004C7D72" w:rsidRDefault="00B5784D" w:rsidP="00230C82">
            <w:pPr>
              <w:spacing w:line="360" w:lineRule="auto"/>
              <w:rPr>
                <w:color w:val="000000"/>
                <w:sz w:val="16"/>
                <w:szCs w:val="16"/>
              </w:rPr>
            </w:pPr>
            <w:proofErr w:type="spellStart"/>
            <w:r w:rsidRPr="004C7D72">
              <w:rPr>
                <w:color w:val="000000"/>
                <w:sz w:val="16"/>
                <w:szCs w:val="16"/>
              </w:rPr>
              <w:t>Németh</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 xml:space="preserve">. </w:t>
            </w:r>
            <w:r w:rsidRPr="004C7D72">
              <w:rPr>
                <w:color w:val="000000"/>
                <w:sz w:val="16"/>
                <w:szCs w:val="16"/>
              </w:rPr>
              <w:fldChar w:fldCharType="begin">
                <w:fldData xml:space="preserve">PEVuZE5vdGU+PENpdGU+PEF1dGhvcj5OZW1ldGg8L0F1dGhvcj48WWVhcj4yMDE5PC9ZZWFyPjxS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OZW1ldGg8L0F1dGhvcj48WWVhcj4yMDE5PC9ZZWFyPjxS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47)</w:t>
            </w:r>
            <w:r w:rsidRPr="004C7D72">
              <w:rPr>
                <w:color w:val="000000"/>
                <w:sz w:val="16"/>
                <w:szCs w:val="16"/>
              </w:rPr>
              <w:fldChar w:fldCharType="end"/>
            </w:r>
          </w:p>
          <w:p w14:paraId="5371A3A0" w14:textId="77777777" w:rsidR="00B5784D" w:rsidRPr="004C7D72" w:rsidRDefault="00B5784D" w:rsidP="00230C82">
            <w:pPr>
              <w:spacing w:line="360" w:lineRule="auto"/>
              <w:rPr>
                <w:color w:val="000000"/>
                <w:sz w:val="16"/>
                <w:szCs w:val="16"/>
              </w:rPr>
            </w:pPr>
          </w:p>
        </w:tc>
        <w:tc>
          <w:tcPr>
            <w:tcW w:w="2049" w:type="dxa"/>
          </w:tcPr>
          <w:p w14:paraId="499F0C76"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845" w:type="dxa"/>
          </w:tcPr>
          <w:p w14:paraId="75ADF4D0"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900" w:type="dxa"/>
          </w:tcPr>
          <w:p w14:paraId="2D95C99F"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984" w:type="dxa"/>
          </w:tcPr>
          <w:p w14:paraId="6664AE8D" w14:textId="77777777" w:rsidR="00B5784D" w:rsidRPr="002C6F94" w:rsidRDefault="00B5784D" w:rsidP="00230C82">
            <w:pPr>
              <w:spacing w:line="360" w:lineRule="auto"/>
              <w:jc w:val="center"/>
              <w:rPr>
                <w:color w:val="000000"/>
                <w:sz w:val="16"/>
                <w:szCs w:val="16"/>
              </w:rPr>
            </w:pPr>
            <w:r>
              <w:rPr>
                <w:color w:val="000000"/>
                <w:sz w:val="16"/>
                <w:szCs w:val="16"/>
              </w:rPr>
              <w:t>4</w:t>
            </w:r>
          </w:p>
        </w:tc>
        <w:tc>
          <w:tcPr>
            <w:tcW w:w="1134" w:type="dxa"/>
          </w:tcPr>
          <w:p w14:paraId="3F89569A" w14:textId="77777777" w:rsidR="00B5784D" w:rsidRPr="002C6F94" w:rsidRDefault="00B5784D" w:rsidP="00230C82">
            <w:pPr>
              <w:spacing w:line="360" w:lineRule="auto"/>
              <w:jc w:val="center"/>
              <w:rPr>
                <w:color w:val="000000"/>
                <w:sz w:val="16"/>
                <w:szCs w:val="16"/>
              </w:rPr>
            </w:pPr>
            <w:r>
              <w:rPr>
                <w:color w:val="000000"/>
                <w:sz w:val="16"/>
                <w:szCs w:val="16"/>
              </w:rPr>
              <w:t>6</w:t>
            </w:r>
          </w:p>
        </w:tc>
        <w:tc>
          <w:tcPr>
            <w:tcW w:w="1134" w:type="dxa"/>
          </w:tcPr>
          <w:p w14:paraId="12CC23B2" w14:textId="77777777" w:rsidR="00B5784D" w:rsidRPr="002C6F94" w:rsidRDefault="00B5784D" w:rsidP="00230C82">
            <w:pPr>
              <w:spacing w:line="360" w:lineRule="auto"/>
              <w:jc w:val="center"/>
              <w:rPr>
                <w:color w:val="000000"/>
                <w:sz w:val="16"/>
                <w:szCs w:val="16"/>
              </w:rPr>
            </w:pPr>
            <w:r>
              <w:rPr>
                <w:color w:val="000000"/>
                <w:sz w:val="16"/>
                <w:szCs w:val="16"/>
              </w:rPr>
              <w:t>4</w:t>
            </w:r>
          </w:p>
        </w:tc>
        <w:tc>
          <w:tcPr>
            <w:tcW w:w="851" w:type="dxa"/>
          </w:tcPr>
          <w:p w14:paraId="3C821DA9" w14:textId="77777777" w:rsidR="00B5784D" w:rsidRPr="002C6F94" w:rsidRDefault="00B5784D" w:rsidP="00230C82">
            <w:pPr>
              <w:spacing w:line="360" w:lineRule="auto"/>
              <w:jc w:val="center"/>
              <w:rPr>
                <w:color w:val="000000"/>
                <w:sz w:val="16"/>
                <w:szCs w:val="16"/>
              </w:rPr>
            </w:pPr>
            <w:r>
              <w:rPr>
                <w:color w:val="000000"/>
                <w:sz w:val="16"/>
                <w:szCs w:val="16"/>
              </w:rPr>
              <w:t>6</w:t>
            </w:r>
          </w:p>
        </w:tc>
        <w:tc>
          <w:tcPr>
            <w:tcW w:w="992" w:type="dxa"/>
          </w:tcPr>
          <w:p w14:paraId="66B8A67F"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418" w:type="dxa"/>
          </w:tcPr>
          <w:p w14:paraId="54D848A0" w14:textId="77777777" w:rsidR="00B5784D" w:rsidRPr="002C6F94" w:rsidRDefault="00B5784D" w:rsidP="00230C82">
            <w:pPr>
              <w:spacing w:line="360" w:lineRule="auto"/>
              <w:jc w:val="center"/>
              <w:rPr>
                <w:color w:val="000000"/>
                <w:sz w:val="16"/>
                <w:szCs w:val="16"/>
              </w:rPr>
            </w:pPr>
            <w:r>
              <w:rPr>
                <w:color w:val="000000"/>
                <w:sz w:val="16"/>
                <w:szCs w:val="16"/>
              </w:rPr>
              <w:t>3</w:t>
            </w:r>
          </w:p>
        </w:tc>
      </w:tr>
      <w:tr w:rsidR="00B5784D" w:rsidRPr="0071264C" w14:paraId="31C2F9D5" w14:textId="77777777" w:rsidTr="00230C82">
        <w:tc>
          <w:tcPr>
            <w:tcW w:w="1614" w:type="dxa"/>
          </w:tcPr>
          <w:p w14:paraId="7501E030" w14:textId="008EE257" w:rsidR="00B5784D" w:rsidRPr="004C7D72" w:rsidRDefault="00B5784D" w:rsidP="00230C82">
            <w:pPr>
              <w:spacing w:line="360" w:lineRule="auto"/>
              <w:rPr>
                <w:color w:val="000000"/>
                <w:sz w:val="16"/>
                <w:szCs w:val="16"/>
              </w:rPr>
            </w:pPr>
            <w:proofErr w:type="spellStart"/>
            <w:r w:rsidRPr="004C7D72">
              <w:rPr>
                <w:color w:val="000000"/>
                <w:sz w:val="16"/>
                <w:szCs w:val="16"/>
              </w:rPr>
              <w:lastRenderedPageBreak/>
              <w:t>Nuhoho</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OdWhvaG88L0F1dGhvcj48WWVhcj4yMDE4PC9ZZWFyPjxS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OdWhvaG88L0F1dGhvcj48WWVhcj4yMDE4PC9ZZWFyPjxS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48)</w:t>
            </w:r>
            <w:r w:rsidRPr="004C7D72">
              <w:rPr>
                <w:color w:val="000000"/>
                <w:sz w:val="16"/>
                <w:szCs w:val="16"/>
              </w:rPr>
              <w:fldChar w:fldCharType="end"/>
            </w:r>
          </w:p>
        </w:tc>
        <w:tc>
          <w:tcPr>
            <w:tcW w:w="2049" w:type="dxa"/>
          </w:tcPr>
          <w:p w14:paraId="64028E31"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845" w:type="dxa"/>
          </w:tcPr>
          <w:p w14:paraId="5115D846"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900" w:type="dxa"/>
          </w:tcPr>
          <w:p w14:paraId="4E16D38A"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984" w:type="dxa"/>
          </w:tcPr>
          <w:p w14:paraId="5CBE345E"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07EBCED2"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7C6A0B81"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851" w:type="dxa"/>
          </w:tcPr>
          <w:p w14:paraId="0B483D1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6D5B698C"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66ED1EC9"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2DCDF75E" w14:textId="77777777" w:rsidTr="00230C82">
        <w:tc>
          <w:tcPr>
            <w:tcW w:w="1614" w:type="dxa"/>
          </w:tcPr>
          <w:p w14:paraId="1FF7410A" w14:textId="4D8D1450" w:rsidR="00B5784D" w:rsidRPr="004C7D72" w:rsidRDefault="00B5784D" w:rsidP="00230C82">
            <w:pPr>
              <w:spacing w:line="360" w:lineRule="auto"/>
              <w:rPr>
                <w:color w:val="000000"/>
                <w:sz w:val="16"/>
                <w:szCs w:val="16"/>
              </w:rPr>
            </w:pPr>
            <w:proofErr w:type="spellStart"/>
            <w:r w:rsidRPr="004C7D72">
              <w:rPr>
                <w:color w:val="000000"/>
                <w:sz w:val="16"/>
                <w:szCs w:val="16"/>
              </w:rPr>
              <w:t>Obradovic</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PYnJhZG92aWM8L0F1dGhvcj48WWVhcj4yMDA3PC9ZZWFy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PYnJhZG92aWM8L0F1dGhvcj48WWVhcj4yMDA3PC9ZZWFy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49)</w:t>
            </w:r>
            <w:r w:rsidRPr="004C7D72">
              <w:rPr>
                <w:color w:val="000000"/>
                <w:sz w:val="16"/>
                <w:szCs w:val="16"/>
              </w:rPr>
              <w:fldChar w:fldCharType="end"/>
            </w:r>
          </w:p>
        </w:tc>
        <w:tc>
          <w:tcPr>
            <w:tcW w:w="2049" w:type="dxa"/>
          </w:tcPr>
          <w:p w14:paraId="6B86DC3F" w14:textId="77777777" w:rsidR="00B5784D" w:rsidRPr="002C6F94" w:rsidRDefault="00B5784D" w:rsidP="00230C82">
            <w:pPr>
              <w:spacing w:line="360" w:lineRule="auto"/>
              <w:jc w:val="center"/>
              <w:rPr>
                <w:color w:val="000000"/>
                <w:sz w:val="16"/>
                <w:szCs w:val="16"/>
              </w:rPr>
            </w:pPr>
            <w:r w:rsidRPr="002C6F94">
              <w:rPr>
                <w:color w:val="000000"/>
                <w:sz w:val="16"/>
                <w:szCs w:val="16"/>
              </w:rPr>
              <w:t>5</w:t>
            </w:r>
          </w:p>
        </w:tc>
        <w:tc>
          <w:tcPr>
            <w:tcW w:w="845" w:type="dxa"/>
          </w:tcPr>
          <w:p w14:paraId="2FBC3EE5"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900" w:type="dxa"/>
          </w:tcPr>
          <w:p w14:paraId="63C5A125"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1984" w:type="dxa"/>
          </w:tcPr>
          <w:p w14:paraId="2FC3ECFF"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1134" w:type="dxa"/>
          </w:tcPr>
          <w:p w14:paraId="0A67C357"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49BD85C5"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851" w:type="dxa"/>
          </w:tcPr>
          <w:p w14:paraId="06C1B401"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5023513F"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75F0B147"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r>
      <w:tr w:rsidR="00B5784D" w:rsidRPr="0071264C" w14:paraId="08F0E52D" w14:textId="77777777" w:rsidTr="00230C82">
        <w:tc>
          <w:tcPr>
            <w:tcW w:w="1614" w:type="dxa"/>
          </w:tcPr>
          <w:p w14:paraId="51978D51" w14:textId="1D9C7FDD" w:rsidR="00B5784D" w:rsidRPr="004C7D72" w:rsidRDefault="00B5784D" w:rsidP="00230C82">
            <w:pPr>
              <w:spacing w:line="360" w:lineRule="auto"/>
              <w:rPr>
                <w:color w:val="000000"/>
                <w:sz w:val="16"/>
                <w:szCs w:val="16"/>
              </w:rPr>
            </w:pPr>
            <w:r w:rsidRPr="004C7D72">
              <w:rPr>
                <w:color w:val="000000"/>
                <w:sz w:val="16"/>
                <w:szCs w:val="16"/>
              </w:rPr>
              <w:t xml:space="preserve">Park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QYXJrPC9BdXRob3I+PFllYXI+MjAxNDwvWWVhcj48UmVj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QYXJrPC9BdXRob3I+PFllYXI+MjAxNDwvWWVhcj48UmVj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50)</w:t>
            </w:r>
            <w:r w:rsidRPr="004C7D72">
              <w:rPr>
                <w:color w:val="000000"/>
                <w:sz w:val="16"/>
                <w:szCs w:val="16"/>
              </w:rPr>
              <w:fldChar w:fldCharType="end"/>
            </w:r>
          </w:p>
        </w:tc>
        <w:tc>
          <w:tcPr>
            <w:tcW w:w="2049" w:type="dxa"/>
          </w:tcPr>
          <w:p w14:paraId="3E1530CC"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4DFDC9D1"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900" w:type="dxa"/>
          </w:tcPr>
          <w:p w14:paraId="1C342A40"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984" w:type="dxa"/>
          </w:tcPr>
          <w:p w14:paraId="18458C21"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3F1D8E47"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c>
          <w:tcPr>
            <w:tcW w:w="1134" w:type="dxa"/>
          </w:tcPr>
          <w:p w14:paraId="6BE80DC9"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4065C99C"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992" w:type="dxa"/>
          </w:tcPr>
          <w:p w14:paraId="1BF44D9A"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0651BDF4"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6E8065F2" w14:textId="77777777" w:rsidTr="00230C82">
        <w:tc>
          <w:tcPr>
            <w:tcW w:w="1614" w:type="dxa"/>
          </w:tcPr>
          <w:p w14:paraId="624FE88B" w14:textId="575A1641" w:rsidR="00B5784D" w:rsidRPr="004C7D72" w:rsidRDefault="00B5784D" w:rsidP="00230C82">
            <w:pPr>
              <w:spacing w:line="360" w:lineRule="auto"/>
              <w:rPr>
                <w:color w:val="000000"/>
                <w:sz w:val="16"/>
                <w:szCs w:val="16"/>
              </w:rPr>
            </w:pPr>
            <w:proofErr w:type="spellStart"/>
            <w:r w:rsidRPr="004C7D72">
              <w:rPr>
                <w:color w:val="000000"/>
                <w:sz w:val="16"/>
                <w:szCs w:val="16"/>
              </w:rPr>
              <w:t>Pribylova</w:t>
            </w:r>
            <w:proofErr w:type="spellEnd"/>
            <w:r w:rsidRPr="004C7D72">
              <w:rPr>
                <w:color w:val="000000"/>
                <w:sz w:val="16"/>
                <w:szCs w:val="16"/>
              </w:rPr>
              <w:t xml:space="preserve"> </w:t>
            </w:r>
            <w:r w:rsidR="004C7D72" w:rsidRPr="004C7D72">
              <w:rPr>
                <w:i/>
                <w:color w:val="000000"/>
                <w:sz w:val="16"/>
                <w:szCs w:val="16"/>
              </w:rPr>
              <w:t>et al</w:t>
            </w:r>
            <w:r w:rsidRPr="004C7D72">
              <w:rPr>
                <w:color w:val="000000"/>
                <w:sz w:val="16"/>
                <w:szCs w:val="16"/>
              </w:rPr>
              <w:t>.</w:t>
            </w:r>
            <w:r w:rsidRPr="004C7D72">
              <w:rPr>
                <w:color w:val="000000"/>
                <w:sz w:val="16"/>
                <w:szCs w:val="16"/>
              </w:rPr>
              <w:fldChar w:fldCharType="begin">
                <w:fldData xml:space="preserve">PEVuZE5vdGU+PENpdGU+PEF1dGhvcj5QcmlieWxvdmE8L0F1dGhvcj48WWVhcj4yMDE1PC9ZZWFy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4C7D72" w:rsidRPr="004C7D72">
              <w:rPr>
                <w:color w:val="000000"/>
                <w:sz w:val="16"/>
                <w:szCs w:val="16"/>
              </w:rPr>
              <w:instrText xml:space="preserve"> ADDIN EN.CITE </w:instrText>
            </w:r>
            <w:r w:rsidR="004C7D72" w:rsidRPr="004C7D72">
              <w:rPr>
                <w:color w:val="000000"/>
                <w:sz w:val="16"/>
                <w:szCs w:val="16"/>
              </w:rPr>
              <w:fldChar w:fldCharType="begin">
                <w:fldData xml:space="preserve">PEVuZE5vdGU+PENpdGU+PEF1dGhvcj5QcmlieWxvdmE8L0F1dGhvcj48WWVhcj4yMDE1PC9ZZWFy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4C7D72" w:rsidRPr="004C7D72">
              <w:rPr>
                <w:color w:val="000000"/>
                <w:sz w:val="16"/>
                <w:szCs w:val="16"/>
              </w:rPr>
              <w:instrText xml:space="preserve"> ADDIN EN.CITE.DATA </w:instrText>
            </w:r>
            <w:r w:rsidR="004C7D72" w:rsidRPr="004C7D72">
              <w:rPr>
                <w:color w:val="000000"/>
                <w:sz w:val="16"/>
                <w:szCs w:val="16"/>
              </w:rPr>
            </w:r>
            <w:r w:rsidR="004C7D72" w:rsidRPr="004C7D72">
              <w:rPr>
                <w:color w:val="000000"/>
                <w:sz w:val="16"/>
                <w:szCs w:val="16"/>
              </w:rPr>
              <w:fldChar w:fldCharType="end"/>
            </w:r>
            <w:r w:rsidRPr="004C7D72">
              <w:rPr>
                <w:color w:val="000000"/>
                <w:sz w:val="16"/>
                <w:szCs w:val="16"/>
              </w:rPr>
            </w:r>
            <w:r w:rsidRPr="004C7D72">
              <w:rPr>
                <w:color w:val="000000"/>
                <w:sz w:val="16"/>
                <w:szCs w:val="16"/>
              </w:rPr>
              <w:fldChar w:fldCharType="separate"/>
            </w:r>
            <w:r w:rsidR="004C7D72" w:rsidRPr="004C7D72">
              <w:rPr>
                <w:noProof/>
                <w:color w:val="000000"/>
                <w:sz w:val="16"/>
                <w:szCs w:val="16"/>
              </w:rPr>
              <w:t>(51)</w:t>
            </w:r>
            <w:r w:rsidRPr="004C7D72">
              <w:rPr>
                <w:color w:val="000000"/>
                <w:sz w:val="16"/>
                <w:szCs w:val="16"/>
              </w:rPr>
              <w:fldChar w:fldCharType="end"/>
            </w:r>
          </w:p>
        </w:tc>
        <w:tc>
          <w:tcPr>
            <w:tcW w:w="2049" w:type="dxa"/>
          </w:tcPr>
          <w:p w14:paraId="2E990B8B" w14:textId="77777777" w:rsidR="00B5784D" w:rsidRPr="002C6F94" w:rsidRDefault="00B5784D" w:rsidP="00230C82">
            <w:pPr>
              <w:spacing w:line="360" w:lineRule="auto"/>
              <w:jc w:val="center"/>
              <w:rPr>
                <w:color w:val="000000"/>
                <w:sz w:val="16"/>
                <w:szCs w:val="16"/>
              </w:rPr>
            </w:pPr>
            <w:r w:rsidRPr="002C6F94">
              <w:rPr>
                <w:color w:val="000000"/>
                <w:sz w:val="16"/>
                <w:szCs w:val="16"/>
              </w:rPr>
              <w:t>1</w:t>
            </w:r>
          </w:p>
        </w:tc>
        <w:tc>
          <w:tcPr>
            <w:tcW w:w="845" w:type="dxa"/>
          </w:tcPr>
          <w:p w14:paraId="405C8E51"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900" w:type="dxa"/>
          </w:tcPr>
          <w:p w14:paraId="39CC8375" w14:textId="77777777" w:rsidR="00B5784D" w:rsidRPr="002C6F94" w:rsidRDefault="00B5784D" w:rsidP="00230C82">
            <w:pPr>
              <w:spacing w:line="360" w:lineRule="auto"/>
              <w:jc w:val="center"/>
              <w:rPr>
                <w:color w:val="000000"/>
                <w:sz w:val="16"/>
                <w:szCs w:val="16"/>
              </w:rPr>
            </w:pPr>
            <w:r w:rsidRPr="002C6F94">
              <w:rPr>
                <w:color w:val="000000"/>
                <w:sz w:val="16"/>
                <w:szCs w:val="16"/>
              </w:rPr>
              <w:t>N/A</w:t>
            </w:r>
          </w:p>
        </w:tc>
        <w:tc>
          <w:tcPr>
            <w:tcW w:w="1984" w:type="dxa"/>
          </w:tcPr>
          <w:p w14:paraId="75DBE4A9" w14:textId="77777777" w:rsidR="00B5784D" w:rsidRPr="002C6F94" w:rsidRDefault="00B5784D" w:rsidP="00230C82">
            <w:pPr>
              <w:spacing w:line="360" w:lineRule="auto"/>
              <w:jc w:val="center"/>
              <w:rPr>
                <w:color w:val="000000"/>
                <w:sz w:val="16"/>
                <w:szCs w:val="16"/>
              </w:rPr>
            </w:pPr>
            <w:r w:rsidRPr="002C6F94">
              <w:rPr>
                <w:color w:val="000000"/>
                <w:sz w:val="16"/>
                <w:szCs w:val="16"/>
              </w:rPr>
              <w:t>4</w:t>
            </w:r>
          </w:p>
        </w:tc>
        <w:tc>
          <w:tcPr>
            <w:tcW w:w="1134" w:type="dxa"/>
          </w:tcPr>
          <w:p w14:paraId="0FE01A56"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1134" w:type="dxa"/>
          </w:tcPr>
          <w:p w14:paraId="235F214C"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851" w:type="dxa"/>
          </w:tcPr>
          <w:p w14:paraId="138D221A" w14:textId="77777777" w:rsidR="00B5784D" w:rsidRPr="002C6F94" w:rsidRDefault="00B5784D" w:rsidP="00230C82">
            <w:pPr>
              <w:spacing w:line="360" w:lineRule="auto"/>
              <w:jc w:val="center"/>
              <w:rPr>
                <w:color w:val="000000"/>
                <w:sz w:val="16"/>
                <w:szCs w:val="16"/>
              </w:rPr>
            </w:pPr>
            <w:r w:rsidRPr="002C6F94">
              <w:rPr>
                <w:color w:val="000000"/>
                <w:sz w:val="16"/>
                <w:szCs w:val="16"/>
              </w:rPr>
              <w:t>6</w:t>
            </w:r>
          </w:p>
        </w:tc>
        <w:tc>
          <w:tcPr>
            <w:tcW w:w="992" w:type="dxa"/>
          </w:tcPr>
          <w:p w14:paraId="2861E97B" w14:textId="77777777" w:rsidR="00B5784D" w:rsidRPr="002C6F94" w:rsidRDefault="00B5784D" w:rsidP="00230C82">
            <w:pPr>
              <w:spacing w:line="360" w:lineRule="auto"/>
              <w:jc w:val="center"/>
              <w:rPr>
                <w:color w:val="000000"/>
                <w:sz w:val="16"/>
                <w:szCs w:val="16"/>
              </w:rPr>
            </w:pPr>
            <w:r w:rsidRPr="002C6F94">
              <w:rPr>
                <w:color w:val="000000"/>
                <w:sz w:val="16"/>
                <w:szCs w:val="16"/>
              </w:rPr>
              <w:t>2</w:t>
            </w:r>
          </w:p>
        </w:tc>
        <w:tc>
          <w:tcPr>
            <w:tcW w:w="1418" w:type="dxa"/>
          </w:tcPr>
          <w:p w14:paraId="4F46E9B3" w14:textId="77777777" w:rsidR="00B5784D" w:rsidRPr="002C6F94" w:rsidRDefault="00B5784D" w:rsidP="00230C82">
            <w:pPr>
              <w:spacing w:line="360" w:lineRule="auto"/>
              <w:jc w:val="center"/>
              <w:rPr>
                <w:color w:val="000000"/>
                <w:sz w:val="16"/>
                <w:szCs w:val="16"/>
              </w:rPr>
            </w:pPr>
            <w:r w:rsidRPr="002C6F94">
              <w:rPr>
                <w:color w:val="000000"/>
                <w:sz w:val="16"/>
                <w:szCs w:val="16"/>
              </w:rPr>
              <w:t>3</w:t>
            </w:r>
          </w:p>
        </w:tc>
      </w:tr>
      <w:tr w:rsidR="00B5784D" w:rsidRPr="0071264C" w14:paraId="590407E1" w14:textId="77777777" w:rsidTr="00230C82">
        <w:tc>
          <w:tcPr>
            <w:tcW w:w="1614" w:type="dxa"/>
          </w:tcPr>
          <w:p w14:paraId="4ED3E0A9" w14:textId="5034A39D" w:rsidR="00B5784D" w:rsidRPr="004C7D72" w:rsidRDefault="00B5784D" w:rsidP="00230C82">
            <w:pPr>
              <w:spacing w:line="360" w:lineRule="auto"/>
              <w:rPr>
                <w:color w:val="000000"/>
                <w:sz w:val="16"/>
                <w:szCs w:val="16"/>
              </w:rPr>
            </w:pPr>
            <w:r w:rsidRPr="004C7D72">
              <w:rPr>
                <w:sz w:val="16"/>
                <w:szCs w:val="16"/>
              </w:rPr>
              <w:t xml:space="preserve">Rajagopalan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SYWphZ29wYWxhbjwvQXV0aG9yPjxZZWFyPjIwMTY8L1ll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SYWphZ29wYWxhbjwvQXV0aG9yPjxZZWFyPjIwMTY8L1ll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52)</w:t>
            </w:r>
            <w:r w:rsidRPr="004C7D72">
              <w:rPr>
                <w:sz w:val="16"/>
                <w:szCs w:val="16"/>
              </w:rPr>
              <w:fldChar w:fldCharType="end"/>
            </w:r>
          </w:p>
        </w:tc>
        <w:tc>
          <w:tcPr>
            <w:tcW w:w="2049" w:type="dxa"/>
          </w:tcPr>
          <w:p w14:paraId="315E9507" w14:textId="77777777" w:rsidR="00B5784D" w:rsidRPr="002C6F94" w:rsidRDefault="00B5784D" w:rsidP="00230C82">
            <w:pPr>
              <w:spacing w:line="360" w:lineRule="auto"/>
              <w:jc w:val="center"/>
              <w:rPr>
                <w:sz w:val="16"/>
                <w:szCs w:val="16"/>
              </w:rPr>
            </w:pPr>
            <w:r w:rsidRPr="002C6F94">
              <w:rPr>
                <w:color w:val="000000"/>
                <w:sz w:val="16"/>
                <w:szCs w:val="16"/>
              </w:rPr>
              <w:t>3</w:t>
            </w:r>
          </w:p>
        </w:tc>
        <w:tc>
          <w:tcPr>
            <w:tcW w:w="845" w:type="dxa"/>
          </w:tcPr>
          <w:p w14:paraId="1487FB06"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900" w:type="dxa"/>
          </w:tcPr>
          <w:p w14:paraId="3FB5C19D"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1984" w:type="dxa"/>
          </w:tcPr>
          <w:p w14:paraId="3AD172DC"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10303F10"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25EFF3D3"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0169A32C"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4CA58754"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05459223"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6FA75966" w14:textId="77777777" w:rsidTr="00230C82">
        <w:tc>
          <w:tcPr>
            <w:tcW w:w="1614" w:type="dxa"/>
          </w:tcPr>
          <w:p w14:paraId="4B942BD5" w14:textId="109F943B" w:rsidR="00B5784D" w:rsidRPr="004C7D72" w:rsidRDefault="00B5784D" w:rsidP="00230C82">
            <w:pPr>
              <w:spacing w:line="360" w:lineRule="auto"/>
              <w:rPr>
                <w:color w:val="000000"/>
                <w:sz w:val="16"/>
                <w:szCs w:val="16"/>
              </w:rPr>
            </w:pPr>
            <w:r w:rsidRPr="004C7D72">
              <w:rPr>
                <w:sz w:val="16"/>
                <w:szCs w:val="16"/>
              </w:rPr>
              <w:t xml:space="preserve">Tempest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UZW1wZXN0PC9BdXRob3I+PFllYXI+MjAxNTwvWWVhcj48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UZW1wZXN0PC9BdXRob3I+PFllYXI+MjAxNTwvWWVhcj48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53)</w:t>
            </w:r>
            <w:r w:rsidRPr="004C7D72">
              <w:rPr>
                <w:sz w:val="16"/>
                <w:szCs w:val="16"/>
              </w:rPr>
              <w:fldChar w:fldCharType="end"/>
            </w:r>
          </w:p>
        </w:tc>
        <w:tc>
          <w:tcPr>
            <w:tcW w:w="2049" w:type="dxa"/>
          </w:tcPr>
          <w:p w14:paraId="0E626319"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845" w:type="dxa"/>
          </w:tcPr>
          <w:p w14:paraId="6F806BF4"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900" w:type="dxa"/>
          </w:tcPr>
          <w:p w14:paraId="2CBA607C"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1984" w:type="dxa"/>
          </w:tcPr>
          <w:p w14:paraId="05143DCE"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7493C99F"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64AAC508"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0655AFE2"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20491AC4"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2F948461"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031749D2" w14:textId="77777777" w:rsidTr="00230C82">
        <w:tc>
          <w:tcPr>
            <w:tcW w:w="1614" w:type="dxa"/>
          </w:tcPr>
          <w:p w14:paraId="021D87EF" w14:textId="701C1AA6" w:rsidR="00B5784D" w:rsidRPr="004C7D72" w:rsidRDefault="00B5784D" w:rsidP="00230C82">
            <w:pPr>
              <w:spacing w:line="360" w:lineRule="auto"/>
              <w:rPr>
                <w:sz w:val="16"/>
                <w:szCs w:val="16"/>
              </w:rPr>
            </w:pPr>
            <w:proofErr w:type="spellStart"/>
            <w:r w:rsidRPr="004C7D72">
              <w:rPr>
                <w:sz w:val="16"/>
                <w:szCs w:val="16"/>
              </w:rPr>
              <w:t>Thavornwattanayong</w:t>
            </w:r>
            <w:proofErr w:type="spellEnd"/>
            <w:r w:rsidRPr="004C7D72">
              <w:rPr>
                <w:sz w:val="16"/>
                <w:szCs w:val="16"/>
              </w:rPr>
              <w:t xml:space="preserve"> </w:t>
            </w:r>
            <w:r w:rsidR="004C7D72" w:rsidRPr="004C7D72">
              <w:rPr>
                <w:i/>
                <w:sz w:val="16"/>
                <w:szCs w:val="16"/>
              </w:rPr>
              <w:t>et al</w:t>
            </w:r>
            <w:r w:rsidRPr="004C7D72">
              <w:rPr>
                <w:sz w:val="16"/>
                <w:szCs w:val="16"/>
              </w:rPr>
              <w:t xml:space="preserve">. </w:t>
            </w:r>
            <w:r w:rsidRPr="004C7D72">
              <w:rPr>
                <w:sz w:val="16"/>
                <w:szCs w:val="16"/>
              </w:rPr>
              <w:fldChar w:fldCharType="begin">
                <w:fldData xml:space="preserve">PEVuZE5vdGU+PENpdGU+PEF1dGhvcj5UaGF2b3Jud2F0dGFuYXlvbmc8L0F1dGhvcj48WWVhcj4y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UaGF2b3Jud2F0dGFuYXlvbmc8L0F1dGhvcj48WWVhcj4y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54)</w:t>
            </w:r>
            <w:r w:rsidRPr="004C7D72">
              <w:rPr>
                <w:sz w:val="16"/>
                <w:szCs w:val="16"/>
              </w:rPr>
              <w:fldChar w:fldCharType="end"/>
            </w:r>
          </w:p>
        </w:tc>
        <w:tc>
          <w:tcPr>
            <w:tcW w:w="2049" w:type="dxa"/>
          </w:tcPr>
          <w:p w14:paraId="41F48243" w14:textId="77777777" w:rsidR="00B5784D" w:rsidRPr="002C6F94" w:rsidRDefault="00B5784D" w:rsidP="00230C82">
            <w:pPr>
              <w:spacing w:line="360" w:lineRule="auto"/>
              <w:jc w:val="center"/>
              <w:rPr>
                <w:color w:val="000000"/>
                <w:sz w:val="16"/>
                <w:szCs w:val="16"/>
              </w:rPr>
            </w:pPr>
            <w:r>
              <w:rPr>
                <w:color w:val="000000"/>
                <w:sz w:val="16"/>
                <w:szCs w:val="16"/>
              </w:rPr>
              <w:t>1+</w:t>
            </w:r>
          </w:p>
        </w:tc>
        <w:tc>
          <w:tcPr>
            <w:tcW w:w="845" w:type="dxa"/>
          </w:tcPr>
          <w:p w14:paraId="5C362526" w14:textId="77777777" w:rsidR="00B5784D" w:rsidRPr="002C6F94" w:rsidRDefault="00B5784D" w:rsidP="00230C82">
            <w:pPr>
              <w:spacing w:line="360" w:lineRule="auto"/>
              <w:jc w:val="center"/>
              <w:rPr>
                <w:color w:val="000000"/>
                <w:sz w:val="16"/>
                <w:szCs w:val="16"/>
              </w:rPr>
            </w:pPr>
            <w:r>
              <w:rPr>
                <w:color w:val="000000"/>
                <w:sz w:val="16"/>
                <w:szCs w:val="16"/>
              </w:rPr>
              <w:t>1+</w:t>
            </w:r>
          </w:p>
        </w:tc>
        <w:tc>
          <w:tcPr>
            <w:tcW w:w="900" w:type="dxa"/>
          </w:tcPr>
          <w:p w14:paraId="243C075C" w14:textId="77777777" w:rsidR="00B5784D" w:rsidRPr="002C6F94" w:rsidRDefault="00B5784D" w:rsidP="00230C82">
            <w:pPr>
              <w:spacing w:line="360" w:lineRule="auto"/>
              <w:jc w:val="center"/>
              <w:rPr>
                <w:color w:val="000000"/>
                <w:sz w:val="16"/>
                <w:szCs w:val="16"/>
              </w:rPr>
            </w:pPr>
            <w:r>
              <w:rPr>
                <w:color w:val="000000"/>
                <w:sz w:val="16"/>
                <w:szCs w:val="16"/>
              </w:rPr>
              <w:t>1</w:t>
            </w:r>
          </w:p>
        </w:tc>
        <w:tc>
          <w:tcPr>
            <w:tcW w:w="1984" w:type="dxa"/>
          </w:tcPr>
          <w:p w14:paraId="2DF3251F" w14:textId="77777777" w:rsidR="00B5784D" w:rsidRPr="002C6F94" w:rsidRDefault="00B5784D" w:rsidP="00230C82">
            <w:pPr>
              <w:spacing w:line="360" w:lineRule="auto"/>
              <w:jc w:val="center"/>
              <w:rPr>
                <w:color w:val="000000"/>
                <w:sz w:val="16"/>
                <w:szCs w:val="16"/>
              </w:rPr>
            </w:pPr>
            <w:r>
              <w:rPr>
                <w:color w:val="000000"/>
                <w:sz w:val="16"/>
                <w:szCs w:val="16"/>
              </w:rPr>
              <w:t>4</w:t>
            </w:r>
          </w:p>
        </w:tc>
        <w:tc>
          <w:tcPr>
            <w:tcW w:w="1134" w:type="dxa"/>
          </w:tcPr>
          <w:p w14:paraId="63E3E1CA" w14:textId="77777777" w:rsidR="00B5784D" w:rsidRPr="002C6F94" w:rsidRDefault="00B5784D" w:rsidP="00230C82">
            <w:pPr>
              <w:spacing w:line="360" w:lineRule="auto"/>
              <w:jc w:val="center"/>
              <w:rPr>
                <w:color w:val="000000"/>
                <w:sz w:val="16"/>
                <w:szCs w:val="16"/>
              </w:rPr>
            </w:pPr>
            <w:r>
              <w:rPr>
                <w:color w:val="000000"/>
                <w:sz w:val="16"/>
                <w:szCs w:val="16"/>
              </w:rPr>
              <w:t>3</w:t>
            </w:r>
          </w:p>
        </w:tc>
        <w:tc>
          <w:tcPr>
            <w:tcW w:w="1134" w:type="dxa"/>
          </w:tcPr>
          <w:p w14:paraId="3859DFD2"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851" w:type="dxa"/>
          </w:tcPr>
          <w:p w14:paraId="6AEC422B"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992" w:type="dxa"/>
          </w:tcPr>
          <w:p w14:paraId="04B36562"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418" w:type="dxa"/>
          </w:tcPr>
          <w:p w14:paraId="71451A85" w14:textId="77777777" w:rsidR="00B5784D" w:rsidRPr="002C6F94" w:rsidRDefault="00B5784D" w:rsidP="00230C82">
            <w:pPr>
              <w:spacing w:line="360" w:lineRule="auto"/>
              <w:jc w:val="center"/>
              <w:rPr>
                <w:color w:val="000000"/>
                <w:sz w:val="16"/>
                <w:szCs w:val="16"/>
              </w:rPr>
            </w:pPr>
            <w:r>
              <w:rPr>
                <w:color w:val="000000"/>
                <w:sz w:val="16"/>
                <w:szCs w:val="16"/>
              </w:rPr>
              <w:t>3</w:t>
            </w:r>
          </w:p>
        </w:tc>
      </w:tr>
      <w:tr w:rsidR="00B5784D" w:rsidRPr="0071264C" w14:paraId="0DE65445" w14:textId="77777777" w:rsidTr="00230C82">
        <w:tc>
          <w:tcPr>
            <w:tcW w:w="1614" w:type="dxa"/>
          </w:tcPr>
          <w:p w14:paraId="2F77A72D" w14:textId="3E8B2342" w:rsidR="00B5784D" w:rsidRPr="004C7D72" w:rsidRDefault="00B5784D" w:rsidP="00230C82">
            <w:pPr>
              <w:spacing w:line="360" w:lineRule="auto"/>
              <w:rPr>
                <w:color w:val="000000"/>
                <w:sz w:val="16"/>
                <w:szCs w:val="16"/>
              </w:rPr>
            </w:pPr>
            <w:proofErr w:type="spellStart"/>
            <w:r w:rsidRPr="004C7D72">
              <w:rPr>
                <w:sz w:val="16"/>
                <w:szCs w:val="16"/>
              </w:rPr>
              <w:t>Treur</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UcmV1cjwvQXV0aG9yPjxZZWFyPjIwMTI8L1llYXI+PFJl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UcmV1cjwvQXV0aG9yPjxZZWFyPjIwMTI8L1llYXI+PFJl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55)</w:t>
            </w:r>
            <w:r w:rsidRPr="004C7D72">
              <w:rPr>
                <w:sz w:val="16"/>
                <w:szCs w:val="16"/>
              </w:rPr>
              <w:fldChar w:fldCharType="end"/>
            </w:r>
          </w:p>
        </w:tc>
        <w:tc>
          <w:tcPr>
            <w:tcW w:w="2049" w:type="dxa"/>
          </w:tcPr>
          <w:p w14:paraId="1C55316F"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845" w:type="dxa"/>
          </w:tcPr>
          <w:p w14:paraId="0B562FC4"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00" w:type="dxa"/>
          </w:tcPr>
          <w:p w14:paraId="04732DC6"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984" w:type="dxa"/>
          </w:tcPr>
          <w:p w14:paraId="51AFC7EA"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5F9544AE"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7C78BDE5"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851" w:type="dxa"/>
          </w:tcPr>
          <w:p w14:paraId="3F19EF9B"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6109D90F"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51D906CA"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4BC85D42" w14:textId="77777777" w:rsidTr="00230C82">
        <w:tc>
          <w:tcPr>
            <w:tcW w:w="1614" w:type="dxa"/>
          </w:tcPr>
          <w:p w14:paraId="583B8939" w14:textId="429DFE0E" w:rsidR="00B5784D" w:rsidRPr="004C7D72" w:rsidRDefault="00B5784D" w:rsidP="00230C82">
            <w:pPr>
              <w:spacing w:line="360" w:lineRule="auto"/>
              <w:rPr>
                <w:sz w:val="16"/>
                <w:szCs w:val="16"/>
              </w:rPr>
            </w:pPr>
            <w:proofErr w:type="spellStart"/>
            <w:r w:rsidRPr="004C7D72">
              <w:rPr>
                <w:sz w:val="16"/>
                <w:szCs w:val="16"/>
              </w:rPr>
              <w:t>Treur</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UcmV1cjwvQXV0aG9yPjxZZWFyPjIwMDk8L1llYXI+PFJl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UcmV1cjwvQXV0aG9yPjxZZWFyPjIwMDk8L1llYXI+PFJl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56)</w:t>
            </w:r>
            <w:r w:rsidRPr="004C7D72">
              <w:rPr>
                <w:sz w:val="16"/>
                <w:szCs w:val="16"/>
              </w:rPr>
              <w:fldChar w:fldCharType="end"/>
            </w:r>
          </w:p>
        </w:tc>
        <w:tc>
          <w:tcPr>
            <w:tcW w:w="2049" w:type="dxa"/>
          </w:tcPr>
          <w:p w14:paraId="7F0C2559"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845" w:type="dxa"/>
          </w:tcPr>
          <w:p w14:paraId="1001B8C7"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900" w:type="dxa"/>
          </w:tcPr>
          <w:p w14:paraId="2D1A5E12"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1984" w:type="dxa"/>
          </w:tcPr>
          <w:p w14:paraId="67979FB8"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1134" w:type="dxa"/>
          </w:tcPr>
          <w:p w14:paraId="3ED7451D"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1134" w:type="dxa"/>
          </w:tcPr>
          <w:p w14:paraId="63833942"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851" w:type="dxa"/>
          </w:tcPr>
          <w:p w14:paraId="3C387D02"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992" w:type="dxa"/>
          </w:tcPr>
          <w:p w14:paraId="5E207C02" w14:textId="77777777" w:rsidR="00B5784D" w:rsidRPr="002C6F94" w:rsidRDefault="00B5784D" w:rsidP="00230C82">
            <w:pPr>
              <w:spacing w:line="360" w:lineRule="auto"/>
              <w:jc w:val="center"/>
              <w:rPr>
                <w:sz w:val="16"/>
                <w:szCs w:val="16"/>
              </w:rPr>
            </w:pPr>
            <w:r w:rsidRPr="002C6F94">
              <w:rPr>
                <w:color w:val="000000"/>
                <w:sz w:val="16"/>
                <w:szCs w:val="16"/>
              </w:rPr>
              <w:t>Not reported</w:t>
            </w:r>
          </w:p>
        </w:tc>
        <w:tc>
          <w:tcPr>
            <w:tcW w:w="1418" w:type="dxa"/>
          </w:tcPr>
          <w:p w14:paraId="1F42411B" w14:textId="77777777" w:rsidR="00B5784D" w:rsidRPr="002C6F94" w:rsidRDefault="00B5784D" w:rsidP="00230C82">
            <w:pPr>
              <w:spacing w:line="360" w:lineRule="auto"/>
              <w:jc w:val="center"/>
              <w:rPr>
                <w:sz w:val="16"/>
                <w:szCs w:val="16"/>
              </w:rPr>
            </w:pPr>
            <w:r w:rsidRPr="002C6F94">
              <w:rPr>
                <w:color w:val="000000"/>
                <w:sz w:val="16"/>
                <w:szCs w:val="16"/>
              </w:rPr>
              <w:t>3</w:t>
            </w:r>
          </w:p>
        </w:tc>
      </w:tr>
      <w:tr w:rsidR="00B5784D" w:rsidRPr="0071264C" w14:paraId="3676DB1D" w14:textId="77777777" w:rsidTr="00230C82">
        <w:tc>
          <w:tcPr>
            <w:tcW w:w="1614" w:type="dxa"/>
          </w:tcPr>
          <w:p w14:paraId="6406C47A" w14:textId="1B9E3376" w:rsidR="00B5784D" w:rsidRPr="004C7D72" w:rsidRDefault="00B5784D" w:rsidP="00230C82">
            <w:pPr>
              <w:spacing w:line="360" w:lineRule="auto"/>
              <w:rPr>
                <w:color w:val="000000"/>
                <w:sz w:val="16"/>
                <w:szCs w:val="16"/>
              </w:rPr>
            </w:pPr>
            <w:r w:rsidRPr="004C7D72">
              <w:rPr>
                <w:sz w:val="16"/>
                <w:szCs w:val="16"/>
              </w:rPr>
              <w:t xml:space="preserve">Yang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ZYW5nPC9BdXRob3I+PFllYXI+MjAwOTwvWWVhcj48UmVj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ZYW5nPC9BdXRob3I+PFllYXI+MjAwOTwvWWVhcj48UmVj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57)</w:t>
            </w:r>
            <w:r w:rsidRPr="004C7D72">
              <w:rPr>
                <w:sz w:val="16"/>
                <w:szCs w:val="16"/>
              </w:rPr>
              <w:fldChar w:fldCharType="end"/>
            </w:r>
          </w:p>
        </w:tc>
        <w:tc>
          <w:tcPr>
            <w:tcW w:w="2049" w:type="dxa"/>
          </w:tcPr>
          <w:p w14:paraId="72AC7B19"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845" w:type="dxa"/>
          </w:tcPr>
          <w:p w14:paraId="5DFB54CF"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900" w:type="dxa"/>
          </w:tcPr>
          <w:p w14:paraId="0DF1643E"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984" w:type="dxa"/>
          </w:tcPr>
          <w:p w14:paraId="009F463D"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79564FF9"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7F46FE0A"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851" w:type="dxa"/>
          </w:tcPr>
          <w:p w14:paraId="618CB14E"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992" w:type="dxa"/>
          </w:tcPr>
          <w:p w14:paraId="6D7AD7EC"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1CBA69BB" w14:textId="77777777" w:rsidR="00B5784D" w:rsidRPr="002C6F94" w:rsidRDefault="00B5784D" w:rsidP="00230C82">
            <w:pPr>
              <w:spacing w:line="360" w:lineRule="auto"/>
              <w:jc w:val="center"/>
              <w:rPr>
                <w:sz w:val="16"/>
                <w:szCs w:val="16"/>
              </w:rPr>
            </w:pPr>
            <w:r w:rsidRPr="002C6F94">
              <w:rPr>
                <w:color w:val="000000"/>
                <w:sz w:val="16"/>
                <w:szCs w:val="16"/>
              </w:rPr>
              <w:t>N/A</w:t>
            </w:r>
          </w:p>
        </w:tc>
      </w:tr>
      <w:tr w:rsidR="00B5784D" w:rsidRPr="0071264C" w14:paraId="5087A875" w14:textId="77777777" w:rsidTr="00230C82">
        <w:tc>
          <w:tcPr>
            <w:tcW w:w="1614" w:type="dxa"/>
          </w:tcPr>
          <w:p w14:paraId="08C0B983" w14:textId="03A8B750" w:rsidR="00B5784D" w:rsidRPr="004C7D72" w:rsidRDefault="00B5784D" w:rsidP="00230C82">
            <w:pPr>
              <w:spacing w:line="360" w:lineRule="auto"/>
              <w:rPr>
                <w:color w:val="000000"/>
                <w:sz w:val="16"/>
                <w:szCs w:val="16"/>
              </w:rPr>
            </w:pPr>
            <w:r w:rsidRPr="004C7D72">
              <w:rPr>
                <w:sz w:val="16"/>
                <w:szCs w:val="16"/>
              </w:rPr>
              <w:t xml:space="preserve">Yang </w:t>
            </w:r>
            <w:r w:rsidR="004C7D72" w:rsidRPr="004C7D72">
              <w:rPr>
                <w:i/>
                <w:sz w:val="16"/>
                <w:szCs w:val="16"/>
              </w:rPr>
              <w:t>et al</w:t>
            </w:r>
            <w:r w:rsidRPr="004C7D72">
              <w:rPr>
                <w:sz w:val="16"/>
                <w:szCs w:val="16"/>
              </w:rPr>
              <w:t>.</w:t>
            </w:r>
            <w:r w:rsidRPr="004C7D72">
              <w:rPr>
                <w:sz w:val="16"/>
                <w:szCs w:val="16"/>
              </w:rPr>
              <w:fldChar w:fldCharType="begin">
                <w:fldData xml:space="preserve">PEVuZE5vdGU+PENpdGU+PEF1dGhvcj5ZYW5nPC9BdXRob3I+PFllYXI+MjAwNTwvWWVhcj48UmVj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ZYW5nPC9BdXRob3I+PFllYXI+MjAwNTwvWWVhcj48UmVj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58)</w:t>
            </w:r>
            <w:r w:rsidRPr="004C7D72">
              <w:rPr>
                <w:sz w:val="16"/>
                <w:szCs w:val="16"/>
              </w:rPr>
              <w:fldChar w:fldCharType="end"/>
            </w:r>
            <w:r w:rsidRPr="004C7D72">
              <w:rPr>
                <w:color w:val="000000"/>
                <w:sz w:val="16"/>
                <w:szCs w:val="16"/>
              </w:rPr>
              <w:t xml:space="preserve"> </w:t>
            </w:r>
          </w:p>
        </w:tc>
        <w:tc>
          <w:tcPr>
            <w:tcW w:w="2049" w:type="dxa"/>
          </w:tcPr>
          <w:p w14:paraId="64997F20"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845" w:type="dxa"/>
          </w:tcPr>
          <w:p w14:paraId="6FAED2BA"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900" w:type="dxa"/>
          </w:tcPr>
          <w:p w14:paraId="20D71D30"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984" w:type="dxa"/>
          </w:tcPr>
          <w:p w14:paraId="77877866"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2322E993"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0D678472"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851" w:type="dxa"/>
          </w:tcPr>
          <w:p w14:paraId="5750CD4C"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992" w:type="dxa"/>
          </w:tcPr>
          <w:p w14:paraId="51E0CC2D"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1418" w:type="dxa"/>
          </w:tcPr>
          <w:p w14:paraId="3805C5F2" w14:textId="77777777" w:rsidR="00B5784D" w:rsidRPr="002C6F94" w:rsidRDefault="00B5784D" w:rsidP="00230C82">
            <w:pPr>
              <w:spacing w:line="360" w:lineRule="auto"/>
              <w:jc w:val="center"/>
              <w:rPr>
                <w:sz w:val="16"/>
                <w:szCs w:val="16"/>
              </w:rPr>
            </w:pPr>
            <w:r w:rsidRPr="002C6F94">
              <w:rPr>
                <w:color w:val="000000"/>
                <w:sz w:val="16"/>
                <w:szCs w:val="16"/>
              </w:rPr>
              <w:t>N/A</w:t>
            </w:r>
          </w:p>
        </w:tc>
      </w:tr>
      <w:tr w:rsidR="00B5784D" w:rsidRPr="0071264C" w14:paraId="01437C19" w14:textId="77777777" w:rsidTr="00230C82">
        <w:tc>
          <w:tcPr>
            <w:tcW w:w="1614" w:type="dxa"/>
          </w:tcPr>
          <w:p w14:paraId="11281939" w14:textId="12E93489" w:rsidR="00B5784D" w:rsidRPr="004C7D72" w:rsidRDefault="00B5784D" w:rsidP="00230C82">
            <w:pPr>
              <w:spacing w:line="360" w:lineRule="auto"/>
              <w:rPr>
                <w:sz w:val="16"/>
                <w:szCs w:val="16"/>
              </w:rPr>
            </w:pPr>
            <w:r w:rsidRPr="004C7D72">
              <w:rPr>
                <w:sz w:val="16"/>
                <w:szCs w:val="16"/>
              </w:rPr>
              <w:t xml:space="preserve">Zhao </w:t>
            </w:r>
            <w:r w:rsidR="004C7D72" w:rsidRPr="004C7D72">
              <w:rPr>
                <w:i/>
                <w:sz w:val="16"/>
                <w:szCs w:val="16"/>
              </w:rPr>
              <w:t>et al</w:t>
            </w:r>
            <w:r w:rsidRPr="004C7D72">
              <w:rPr>
                <w:sz w:val="16"/>
                <w:szCs w:val="16"/>
              </w:rPr>
              <w:t xml:space="preserve">. </w:t>
            </w:r>
            <w:r w:rsidRPr="004C7D72">
              <w:rPr>
                <w:sz w:val="16"/>
                <w:szCs w:val="16"/>
              </w:rPr>
              <w:fldChar w:fldCharType="begin">
                <w:fldData xml:space="preserve">PEVuZE5vdGU+PENpdGU+PEF1dGhvcj5aaGFvPC9BdXRob3I+PFllYXI+MjAxOTwvWWVhcj48UmVj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</w:fldData>
              </w:fldChar>
            </w:r>
            <w:r w:rsidR="004C7D72" w:rsidRPr="004C7D72">
              <w:rPr>
                <w:sz w:val="16"/>
                <w:szCs w:val="16"/>
              </w:rPr>
              <w:instrText xml:space="preserve"> ADDIN EN.CITE </w:instrText>
            </w:r>
            <w:r w:rsidR="004C7D72" w:rsidRPr="004C7D72">
              <w:rPr>
                <w:sz w:val="16"/>
                <w:szCs w:val="16"/>
              </w:rPr>
              <w:fldChar w:fldCharType="begin">
                <w:fldData xml:space="preserve">PEVuZE5vdGU+PENpdGU+PEF1dGhvcj5aaGFvPC9BdXRob3I+PFllYXI+MjAxOTwvWWVhcj48UmVj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</w:fldData>
              </w:fldChar>
            </w:r>
            <w:r w:rsidR="004C7D72" w:rsidRPr="004C7D72">
              <w:rPr>
                <w:sz w:val="16"/>
                <w:szCs w:val="16"/>
              </w:rPr>
              <w:instrText xml:space="preserve"> ADDIN EN.CITE.DATA </w:instrText>
            </w:r>
            <w:r w:rsidR="004C7D72" w:rsidRPr="004C7D72">
              <w:rPr>
                <w:sz w:val="16"/>
                <w:szCs w:val="16"/>
              </w:rPr>
            </w:r>
            <w:r w:rsidR="004C7D72" w:rsidRPr="004C7D72">
              <w:rPr>
                <w:sz w:val="16"/>
                <w:szCs w:val="16"/>
              </w:rPr>
              <w:fldChar w:fldCharType="end"/>
            </w:r>
            <w:r w:rsidRPr="004C7D72">
              <w:rPr>
                <w:sz w:val="16"/>
                <w:szCs w:val="16"/>
              </w:rPr>
            </w:r>
            <w:r w:rsidRPr="004C7D72">
              <w:rPr>
                <w:sz w:val="16"/>
                <w:szCs w:val="16"/>
              </w:rPr>
              <w:fldChar w:fldCharType="separate"/>
            </w:r>
            <w:r w:rsidR="004C7D72" w:rsidRPr="004C7D72">
              <w:rPr>
                <w:noProof/>
                <w:sz w:val="16"/>
                <w:szCs w:val="16"/>
              </w:rPr>
              <w:t>(59)</w:t>
            </w:r>
            <w:r w:rsidRPr="004C7D72">
              <w:rPr>
                <w:sz w:val="16"/>
                <w:szCs w:val="16"/>
              </w:rPr>
              <w:fldChar w:fldCharType="end"/>
            </w:r>
          </w:p>
        </w:tc>
        <w:tc>
          <w:tcPr>
            <w:tcW w:w="2049" w:type="dxa"/>
          </w:tcPr>
          <w:p w14:paraId="4A5C49F7" w14:textId="77777777" w:rsidR="00B5784D" w:rsidRPr="002C6F94" w:rsidRDefault="00B5784D" w:rsidP="00230C82">
            <w:pPr>
              <w:spacing w:line="360" w:lineRule="auto"/>
              <w:jc w:val="center"/>
              <w:rPr>
                <w:color w:val="000000"/>
                <w:sz w:val="16"/>
                <w:szCs w:val="16"/>
              </w:rPr>
            </w:pPr>
            <w:r>
              <w:rPr>
                <w:color w:val="000000"/>
                <w:sz w:val="16"/>
                <w:szCs w:val="16"/>
              </w:rPr>
              <w:t>4</w:t>
            </w:r>
          </w:p>
        </w:tc>
        <w:tc>
          <w:tcPr>
            <w:tcW w:w="845" w:type="dxa"/>
          </w:tcPr>
          <w:p w14:paraId="518E73A7" w14:textId="77777777" w:rsidR="00B5784D" w:rsidRPr="002C6F94" w:rsidRDefault="00B5784D" w:rsidP="00230C82">
            <w:pPr>
              <w:spacing w:line="360" w:lineRule="auto"/>
              <w:jc w:val="center"/>
              <w:rPr>
                <w:color w:val="000000"/>
                <w:sz w:val="16"/>
                <w:szCs w:val="16"/>
              </w:rPr>
            </w:pPr>
            <w:r>
              <w:rPr>
                <w:color w:val="000000"/>
                <w:sz w:val="16"/>
                <w:szCs w:val="16"/>
              </w:rPr>
              <w:t>4</w:t>
            </w:r>
          </w:p>
        </w:tc>
        <w:tc>
          <w:tcPr>
            <w:tcW w:w="900" w:type="dxa"/>
          </w:tcPr>
          <w:p w14:paraId="60F7AF39" w14:textId="77777777" w:rsidR="00B5784D" w:rsidRPr="002C6F94" w:rsidRDefault="00B5784D" w:rsidP="00230C82">
            <w:pPr>
              <w:spacing w:line="360" w:lineRule="auto"/>
              <w:jc w:val="center"/>
              <w:rPr>
                <w:color w:val="000000"/>
                <w:sz w:val="16"/>
                <w:szCs w:val="16"/>
              </w:rPr>
            </w:pPr>
            <w:r>
              <w:rPr>
                <w:color w:val="000000"/>
                <w:sz w:val="16"/>
                <w:szCs w:val="16"/>
              </w:rPr>
              <w:t>1+</w:t>
            </w:r>
          </w:p>
        </w:tc>
        <w:tc>
          <w:tcPr>
            <w:tcW w:w="1984" w:type="dxa"/>
          </w:tcPr>
          <w:p w14:paraId="190A0A95"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134" w:type="dxa"/>
          </w:tcPr>
          <w:p w14:paraId="3144A6AF" w14:textId="77777777" w:rsidR="00B5784D" w:rsidRPr="002C6F94" w:rsidRDefault="00B5784D" w:rsidP="00230C82">
            <w:pPr>
              <w:spacing w:line="360" w:lineRule="auto"/>
              <w:jc w:val="center"/>
              <w:rPr>
                <w:color w:val="000000"/>
                <w:sz w:val="16"/>
                <w:szCs w:val="16"/>
              </w:rPr>
            </w:pPr>
            <w:r>
              <w:rPr>
                <w:color w:val="000000"/>
                <w:sz w:val="16"/>
                <w:szCs w:val="16"/>
              </w:rPr>
              <w:t>6</w:t>
            </w:r>
          </w:p>
        </w:tc>
        <w:tc>
          <w:tcPr>
            <w:tcW w:w="1134" w:type="dxa"/>
          </w:tcPr>
          <w:p w14:paraId="31BB5606" w14:textId="77777777" w:rsidR="00B5784D" w:rsidRPr="002C6F94" w:rsidRDefault="00B5784D" w:rsidP="00230C82">
            <w:pPr>
              <w:spacing w:line="360" w:lineRule="auto"/>
              <w:jc w:val="center"/>
              <w:rPr>
                <w:color w:val="000000"/>
                <w:sz w:val="16"/>
                <w:szCs w:val="16"/>
              </w:rPr>
            </w:pPr>
            <w:r>
              <w:rPr>
                <w:color w:val="000000"/>
                <w:sz w:val="16"/>
                <w:szCs w:val="16"/>
              </w:rPr>
              <w:t>6</w:t>
            </w:r>
          </w:p>
        </w:tc>
        <w:tc>
          <w:tcPr>
            <w:tcW w:w="851" w:type="dxa"/>
          </w:tcPr>
          <w:p w14:paraId="7AE004D5"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992" w:type="dxa"/>
          </w:tcPr>
          <w:p w14:paraId="7F266BB7" w14:textId="77777777" w:rsidR="00B5784D" w:rsidRPr="002C6F94" w:rsidRDefault="00B5784D" w:rsidP="00230C82">
            <w:pPr>
              <w:spacing w:line="360" w:lineRule="auto"/>
              <w:jc w:val="center"/>
              <w:rPr>
                <w:color w:val="000000"/>
                <w:sz w:val="16"/>
                <w:szCs w:val="16"/>
              </w:rPr>
            </w:pPr>
            <w:r>
              <w:rPr>
                <w:color w:val="000000"/>
                <w:sz w:val="16"/>
                <w:szCs w:val="16"/>
              </w:rPr>
              <w:t>2</w:t>
            </w:r>
          </w:p>
        </w:tc>
        <w:tc>
          <w:tcPr>
            <w:tcW w:w="1418" w:type="dxa"/>
          </w:tcPr>
          <w:p w14:paraId="7FFF53EC" w14:textId="77777777" w:rsidR="00B5784D" w:rsidRPr="002C6F94" w:rsidRDefault="00B5784D" w:rsidP="00230C82">
            <w:pPr>
              <w:spacing w:line="360" w:lineRule="auto"/>
              <w:jc w:val="center"/>
              <w:rPr>
                <w:color w:val="000000"/>
                <w:sz w:val="16"/>
                <w:szCs w:val="16"/>
              </w:rPr>
            </w:pPr>
            <w:r w:rsidRPr="002C6F94">
              <w:rPr>
                <w:color w:val="000000"/>
                <w:sz w:val="16"/>
                <w:szCs w:val="16"/>
              </w:rPr>
              <w:t>Not reported</w:t>
            </w:r>
          </w:p>
        </w:tc>
      </w:tr>
      <w:tr w:rsidR="00B5784D" w:rsidRPr="0071264C" w14:paraId="654BE7FA" w14:textId="77777777" w:rsidTr="00230C82">
        <w:tc>
          <w:tcPr>
            <w:tcW w:w="1614" w:type="dxa"/>
          </w:tcPr>
          <w:p w14:paraId="14FC8C33" w14:textId="35A202F9" w:rsidR="00B5784D" w:rsidRPr="004C7D72" w:rsidRDefault="00B5784D" w:rsidP="00230C82">
            <w:pPr>
              <w:spacing w:line="360" w:lineRule="auto"/>
              <w:rPr>
                <w:color w:val="000000"/>
                <w:sz w:val="16"/>
                <w:szCs w:val="16"/>
              </w:rPr>
            </w:pPr>
            <w:proofErr w:type="spellStart"/>
            <w:r w:rsidRPr="004C7D72">
              <w:rPr>
                <w:sz w:val="16"/>
                <w:szCs w:val="16"/>
              </w:rPr>
              <w:t>Zeidler</w:t>
            </w:r>
            <w:proofErr w:type="spellEnd"/>
            <w:r w:rsidRPr="004C7D72">
              <w:rPr>
                <w:sz w:val="16"/>
                <w:szCs w:val="16"/>
              </w:rPr>
              <w:t xml:space="preserve"> </w:t>
            </w:r>
            <w:r w:rsidR="004C7D72" w:rsidRPr="004C7D72">
              <w:rPr>
                <w:i/>
                <w:sz w:val="16"/>
                <w:szCs w:val="16"/>
              </w:rPr>
              <w:t>et al</w:t>
            </w:r>
            <w:r w:rsidRPr="004C7D72">
              <w:rPr>
                <w:sz w:val="16"/>
                <w:szCs w:val="16"/>
              </w:rPr>
              <w:t>.</w:t>
            </w:r>
            <w:r w:rsidRPr="004C7D72">
              <w:rPr>
                <w:sz w:val="16"/>
                <w:szCs w:val="16"/>
              </w:rPr>
              <w:fldChar w:fldCharType="begin"/>
            </w:r>
            <w:r w:rsidR="004C7D72" w:rsidRPr="004C7D72">
              <w:rPr>
                <w:sz w:val="16"/>
                <w:szCs w:val="16"/>
              </w:rPr>
              <w:instrText xml:space="preserve"> ADDIN EN.CITE &lt;EndNote&gt;&lt;Cite&gt;&lt;Author&gt;Zeidler&lt;/Author&gt;&lt;Year&gt;2013&lt;/Year&gt;&lt;RecNum&gt;913&lt;/RecNum&gt;&lt;DisplayText&gt;(60)&lt;/DisplayText&gt;&lt;record&gt;&lt;rec-number&gt;913&lt;/rec-number&gt;&lt;foreign-keys&gt;&lt;key app="EN" db-id="atefzprd8vzrffesdtovz2559zw5wwawrfsw" timestamp="1516291227"&gt;913&lt;/key&gt;&lt;/foreign-keys&gt;&lt;ref-type name="Journal Article"&gt;17&lt;/ref-type&gt;&lt;contributors&gt;&lt;authors&gt;&lt;author&gt;Zeidler, Jan&lt;/author&gt;&lt;author&gt;Mahlich, Jörg&lt;/author&gt;&lt;author&gt;Greiner, Wolfgang&lt;/author&gt;&lt;author&gt;Heres, Stephan&lt;/author&gt;&lt;/authors&gt;&lt;/contributors&gt;&lt;titles&gt;&lt;title&gt;Cost Effectiveness of Paliperidone Palmitate for the Treatment of Schizophrenia in Germany&lt;/title&gt;&lt;secondary-title&gt;Applied Health Economics and Health Policy&lt;/secondary-title&gt;&lt;/titles&gt;&lt;periodical&gt;&lt;full-title&gt;Applied Health Economics and Health Policy&lt;/full-title&gt;&lt;/periodical&gt;&lt;pages&gt;509-521&lt;/pages&gt;&lt;volume&gt;11&lt;/volume&gt;&lt;number&gt;5&lt;/number&gt;&lt;dates&gt;&lt;year&gt;2013&lt;/year&gt;&lt;pub-dates&gt;&lt;date&gt;October 01&lt;/date&gt;&lt;/pub-dates&gt;&lt;/dates&gt;&lt;isbn&gt;1179-1896&lt;/isbn&gt;&lt;label&gt;Zeidler2013&lt;/label&gt;&lt;work-type&gt;journal article&lt;/work-type&gt;&lt;urls&gt;&lt;related-urls&gt;&lt;url&gt;https://doi.org/10.1007/s40258-013-0050-0&lt;/url&gt;&lt;/related-urls&gt;&lt;/urls&gt;&lt;electronic-resource-num&gt;10.1007/s40258-013-0050-0&lt;/electronic-resource-num&gt;&lt;/record&gt;&lt;/Cite&gt;&lt;/EndNote&gt;</w:instrText>
            </w:r>
            <w:r w:rsidRPr="004C7D72">
              <w:rPr>
                <w:sz w:val="16"/>
                <w:szCs w:val="16"/>
              </w:rPr>
              <w:fldChar w:fldCharType="separate"/>
            </w:r>
            <w:r w:rsidR="004C7D72" w:rsidRPr="004C7D72">
              <w:rPr>
                <w:noProof/>
                <w:sz w:val="16"/>
                <w:szCs w:val="16"/>
              </w:rPr>
              <w:t>(60)</w:t>
            </w:r>
            <w:r w:rsidRPr="004C7D72">
              <w:rPr>
                <w:sz w:val="16"/>
                <w:szCs w:val="16"/>
              </w:rPr>
              <w:fldChar w:fldCharType="end"/>
            </w:r>
          </w:p>
        </w:tc>
        <w:tc>
          <w:tcPr>
            <w:tcW w:w="2049" w:type="dxa"/>
          </w:tcPr>
          <w:p w14:paraId="379B2E16"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45" w:type="dxa"/>
          </w:tcPr>
          <w:p w14:paraId="5743D1C1"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900" w:type="dxa"/>
          </w:tcPr>
          <w:p w14:paraId="5FD2AD7B" w14:textId="77777777" w:rsidR="00B5784D" w:rsidRPr="002C6F94" w:rsidRDefault="00B5784D" w:rsidP="00230C82">
            <w:pPr>
              <w:spacing w:line="360" w:lineRule="auto"/>
              <w:jc w:val="center"/>
              <w:rPr>
                <w:sz w:val="16"/>
                <w:szCs w:val="16"/>
              </w:rPr>
            </w:pPr>
            <w:r w:rsidRPr="002C6F94">
              <w:rPr>
                <w:color w:val="000000"/>
                <w:sz w:val="16"/>
                <w:szCs w:val="16"/>
              </w:rPr>
              <w:t>1+</w:t>
            </w:r>
          </w:p>
        </w:tc>
        <w:tc>
          <w:tcPr>
            <w:tcW w:w="1984" w:type="dxa"/>
          </w:tcPr>
          <w:p w14:paraId="305635C1" w14:textId="77777777" w:rsidR="00B5784D" w:rsidRPr="002C6F94" w:rsidRDefault="00B5784D" w:rsidP="00230C82">
            <w:pPr>
              <w:spacing w:line="360" w:lineRule="auto"/>
              <w:jc w:val="center"/>
              <w:rPr>
                <w:sz w:val="16"/>
                <w:szCs w:val="16"/>
              </w:rPr>
            </w:pPr>
            <w:r w:rsidRPr="002C6F94">
              <w:rPr>
                <w:color w:val="000000"/>
                <w:sz w:val="16"/>
                <w:szCs w:val="16"/>
              </w:rPr>
              <w:t>4</w:t>
            </w:r>
          </w:p>
        </w:tc>
        <w:tc>
          <w:tcPr>
            <w:tcW w:w="1134" w:type="dxa"/>
          </w:tcPr>
          <w:p w14:paraId="7659006E"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1134" w:type="dxa"/>
          </w:tcPr>
          <w:p w14:paraId="4F727B90"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851" w:type="dxa"/>
          </w:tcPr>
          <w:p w14:paraId="75FB2A09" w14:textId="77777777" w:rsidR="00B5784D" w:rsidRPr="002C6F94" w:rsidRDefault="00B5784D" w:rsidP="00230C82">
            <w:pPr>
              <w:spacing w:line="360" w:lineRule="auto"/>
              <w:jc w:val="center"/>
              <w:rPr>
                <w:sz w:val="16"/>
                <w:szCs w:val="16"/>
              </w:rPr>
            </w:pPr>
            <w:r w:rsidRPr="002C6F94">
              <w:rPr>
                <w:color w:val="000000"/>
                <w:sz w:val="16"/>
                <w:szCs w:val="16"/>
              </w:rPr>
              <w:t>6</w:t>
            </w:r>
          </w:p>
        </w:tc>
        <w:tc>
          <w:tcPr>
            <w:tcW w:w="992" w:type="dxa"/>
          </w:tcPr>
          <w:p w14:paraId="3F889C99" w14:textId="77777777" w:rsidR="00B5784D" w:rsidRPr="002C6F94" w:rsidRDefault="00B5784D" w:rsidP="00230C82">
            <w:pPr>
              <w:spacing w:line="360" w:lineRule="auto"/>
              <w:jc w:val="center"/>
              <w:rPr>
                <w:sz w:val="16"/>
                <w:szCs w:val="16"/>
              </w:rPr>
            </w:pPr>
            <w:r w:rsidRPr="002C6F94">
              <w:rPr>
                <w:color w:val="000000"/>
                <w:sz w:val="16"/>
                <w:szCs w:val="16"/>
              </w:rPr>
              <w:t>2</w:t>
            </w:r>
          </w:p>
        </w:tc>
        <w:tc>
          <w:tcPr>
            <w:tcW w:w="1418" w:type="dxa"/>
          </w:tcPr>
          <w:p w14:paraId="76EC60D6" w14:textId="77777777" w:rsidR="00B5784D" w:rsidRPr="002C6F94" w:rsidRDefault="00B5784D" w:rsidP="00230C82">
            <w:pPr>
              <w:spacing w:line="360" w:lineRule="auto"/>
              <w:jc w:val="center"/>
              <w:rPr>
                <w:sz w:val="16"/>
                <w:szCs w:val="16"/>
              </w:rPr>
            </w:pPr>
            <w:r w:rsidRPr="002C6F94">
              <w:rPr>
                <w:color w:val="000000"/>
                <w:sz w:val="16"/>
                <w:szCs w:val="16"/>
              </w:rPr>
              <w:t>3</w:t>
            </w:r>
          </w:p>
        </w:tc>
      </w:tr>
    </w:tbl>
    <w:p w14:paraId="6A5BE1FA" w14:textId="459E0BEB" w:rsidR="00B5784D" w:rsidRPr="00230C82" w:rsidRDefault="00230C82" w:rsidP="00230C82">
      <w:pPr>
        <w:tabs>
          <w:tab w:val="left" w:pos="2431"/>
        </w:tabs>
        <w:rPr>
          <w:b/>
          <w:bCs/>
          <w:sz w:val="16"/>
          <w:szCs w:val="16"/>
          <w:lang w:eastAsia="en-GB"/>
        </w:rPr>
      </w:pPr>
      <w:r w:rsidRPr="00230C82">
        <w:rPr>
          <w:b/>
          <w:bCs/>
          <w:sz w:val="16"/>
          <w:szCs w:val="16"/>
          <w:lang w:eastAsia="en-GB"/>
        </w:rPr>
        <w:t>Notes:</w:t>
      </w:r>
    </w:p>
    <w:p w14:paraId="0C7AEFFB" w14:textId="0136645C" w:rsidR="00230C82" w:rsidRDefault="00230C82" w:rsidP="00230C82">
      <w:pPr>
        <w:tabs>
          <w:tab w:val="left" w:pos="2431"/>
        </w:tabs>
        <w:rPr>
          <w:sz w:val="16"/>
          <w:szCs w:val="16"/>
          <w:lang w:eastAsia="en-GB"/>
        </w:rPr>
      </w:pPr>
      <w:r w:rsidRPr="00230C82">
        <w:rPr>
          <w:sz w:val="16"/>
          <w:szCs w:val="16"/>
          <w:lang w:eastAsia="en-GB"/>
        </w:rPr>
        <w:t xml:space="preserve">1. </w:t>
      </w:r>
      <w:r>
        <w:rPr>
          <w:sz w:val="16"/>
          <w:szCs w:val="16"/>
          <w:lang w:eastAsia="en-GB"/>
        </w:rPr>
        <w:t>For clinical effect sizes and adverse events data, the quality of data source is assessed as follows:</w:t>
      </w:r>
    </w:p>
    <w:p w14:paraId="282E1155" w14:textId="70CEC9ED" w:rsidR="00230C82" w:rsidRDefault="00230C82" w:rsidP="00230C82">
      <w:pPr>
        <w:pStyle w:val="ListParagraph"/>
        <w:numPr>
          <w:ilvl w:val="0"/>
          <w:numId w:val="30"/>
        </w:numPr>
        <w:tabs>
          <w:tab w:val="left" w:pos="2431"/>
        </w:tabs>
        <w:rPr>
          <w:sz w:val="16"/>
          <w:szCs w:val="16"/>
          <w:lang w:eastAsia="en-GB"/>
        </w:rPr>
      </w:pPr>
      <w:r w:rsidRPr="00230C82">
        <w:rPr>
          <w:b/>
          <w:bCs/>
          <w:sz w:val="16"/>
          <w:szCs w:val="16"/>
          <w:lang w:eastAsia="en-GB"/>
        </w:rPr>
        <w:t>1+:</w:t>
      </w:r>
      <w:r>
        <w:rPr>
          <w:sz w:val="16"/>
          <w:szCs w:val="16"/>
          <w:lang w:eastAsia="en-GB"/>
        </w:rPr>
        <w:t xml:space="preserve"> </w:t>
      </w:r>
      <w:r w:rsidRPr="00230C82">
        <w:rPr>
          <w:sz w:val="16"/>
          <w:szCs w:val="16"/>
          <w:lang w:eastAsia="en-GB"/>
        </w:rPr>
        <w:t>Meta-analysis of RCTs with direct comparison between comparator therapies, measuring ﬁnal outcomes</w:t>
      </w:r>
    </w:p>
    <w:p w14:paraId="38CF23CC" w14:textId="20542060" w:rsidR="00230C82" w:rsidRDefault="00230C82" w:rsidP="00230C82">
      <w:pPr>
        <w:pStyle w:val="ListParagraph"/>
        <w:numPr>
          <w:ilvl w:val="0"/>
          <w:numId w:val="30"/>
        </w:numPr>
        <w:tabs>
          <w:tab w:val="left" w:pos="2431"/>
        </w:tabs>
        <w:rPr>
          <w:sz w:val="16"/>
          <w:szCs w:val="16"/>
          <w:lang w:eastAsia="en-GB"/>
        </w:rPr>
      </w:pPr>
      <w:r w:rsidRPr="00230C82">
        <w:rPr>
          <w:b/>
          <w:bCs/>
          <w:sz w:val="16"/>
          <w:szCs w:val="16"/>
          <w:lang w:eastAsia="en-GB"/>
        </w:rPr>
        <w:t>1</w:t>
      </w:r>
      <w:r>
        <w:rPr>
          <w:sz w:val="16"/>
          <w:szCs w:val="16"/>
          <w:lang w:eastAsia="en-GB"/>
        </w:rPr>
        <w:t xml:space="preserve">: </w:t>
      </w:r>
      <w:r w:rsidRPr="00230C82">
        <w:rPr>
          <w:sz w:val="16"/>
          <w:szCs w:val="16"/>
          <w:lang w:eastAsia="en-GB"/>
        </w:rPr>
        <w:t>Single RCT with direct comparison between comparator therapies, measuring ﬁnal outcomes</w:t>
      </w:r>
      <w:r>
        <w:rPr>
          <w:sz w:val="16"/>
          <w:szCs w:val="16"/>
          <w:lang w:eastAsia="en-GB"/>
        </w:rPr>
        <w:t xml:space="preserve">: </w:t>
      </w:r>
    </w:p>
    <w:p w14:paraId="77F320DC" w14:textId="311C006A" w:rsidR="00230C82" w:rsidRPr="00230C82" w:rsidRDefault="00230C82" w:rsidP="00230C82">
      <w:pPr>
        <w:pStyle w:val="ListParagraph"/>
        <w:numPr>
          <w:ilvl w:val="0"/>
          <w:numId w:val="30"/>
        </w:numPr>
        <w:rPr>
          <w:sz w:val="16"/>
          <w:szCs w:val="16"/>
          <w:lang w:eastAsia="en-GB"/>
        </w:rPr>
      </w:pPr>
      <w:r w:rsidRPr="00230C82">
        <w:rPr>
          <w:b/>
          <w:bCs/>
          <w:sz w:val="16"/>
          <w:szCs w:val="16"/>
          <w:lang w:eastAsia="en-GB"/>
        </w:rPr>
        <w:t>2+</w:t>
      </w:r>
      <w:r>
        <w:rPr>
          <w:sz w:val="16"/>
          <w:szCs w:val="16"/>
          <w:lang w:eastAsia="en-GB"/>
        </w:rPr>
        <w:t xml:space="preserve">: </w:t>
      </w:r>
      <w:r w:rsidRPr="00230C82">
        <w:rPr>
          <w:sz w:val="16"/>
          <w:szCs w:val="16"/>
          <w:lang w:eastAsia="en-GB"/>
        </w:rPr>
        <w:t>Meta-analysis of RCTs with direct comparison between comparator therapies, measuring surrogate outcomes</w:t>
      </w:r>
      <w:r>
        <w:rPr>
          <w:sz w:val="16"/>
          <w:szCs w:val="16"/>
          <w:lang w:eastAsia="en-GB"/>
        </w:rPr>
        <w:t>, or m</w:t>
      </w:r>
      <w:r w:rsidRPr="00230C82">
        <w:rPr>
          <w:sz w:val="16"/>
          <w:szCs w:val="16"/>
          <w:lang w:eastAsia="en-GB"/>
        </w:rPr>
        <w:t>eta-analysis of placebo controlled RCTs with similar trial populations, measuring the ﬁnal outcomes for each individual therapy</w:t>
      </w:r>
    </w:p>
    <w:p w14:paraId="2907C199" w14:textId="50077878" w:rsidR="00230C82" w:rsidRPr="00230C82" w:rsidRDefault="00230C82" w:rsidP="00230C82">
      <w:pPr>
        <w:pStyle w:val="ListParagraph"/>
        <w:numPr>
          <w:ilvl w:val="0"/>
          <w:numId w:val="30"/>
        </w:numPr>
        <w:rPr>
          <w:sz w:val="16"/>
          <w:szCs w:val="16"/>
          <w:lang w:eastAsia="en-GB"/>
        </w:rPr>
      </w:pPr>
      <w:r w:rsidRPr="00230C82">
        <w:rPr>
          <w:b/>
          <w:bCs/>
          <w:sz w:val="16"/>
          <w:szCs w:val="16"/>
          <w:lang w:eastAsia="en-GB"/>
        </w:rPr>
        <w:t>2</w:t>
      </w:r>
      <w:r w:rsidRPr="00230C82">
        <w:rPr>
          <w:sz w:val="16"/>
          <w:szCs w:val="16"/>
          <w:lang w:eastAsia="en-GB"/>
        </w:rPr>
        <w:t>: Single RCT with direct comparison between comparator therapies, measuring the surrogate outcomes</w:t>
      </w:r>
      <w:r>
        <w:rPr>
          <w:sz w:val="16"/>
          <w:szCs w:val="16"/>
          <w:lang w:eastAsia="en-GB"/>
        </w:rPr>
        <w:t>, or s</w:t>
      </w:r>
      <w:r w:rsidRPr="00230C82">
        <w:rPr>
          <w:sz w:val="16"/>
          <w:szCs w:val="16"/>
          <w:lang w:eastAsia="en-GB"/>
        </w:rPr>
        <w:t xml:space="preserve">ingle </w:t>
      </w:r>
      <w:proofErr w:type="gramStart"/>
      <w:r w:rsidRPr="00230C82">
        <w:rPr>
          <w:sz w:val="16"/>
          <w:szCs w:val="16"/>
          <w:lang w:eastAsia="en-GB"/>
        </w:rPr>
        <w:t>placebo-controlled</w:t>
      </w:r>
      <w:proofErr w:type="gramEnd"/>
      <w:r w:rsidRPr="00230C82">
        <w:rPr>
          <w:sz w:val="16"/>
          <w:szCs w:val="16"/>
          <w:lang w:eastAsia="en-GB"/>
        </w:rPr>
        <w:t xml:space="preserve"> RCTs with similar trial populations, measuring the ﬁnal outcomes for each individual therapy</w:t>
      </w:r>
    </w:p>
    <w:p w14:paraId="26DEB52F" w14:textId="49819FA0" w:rsidR="00230C82" w:rsidRDefault="00230C82" w:rsidP="00230C82">
      <w:pPr>
        <w:pStyle w:val="ListParagraph"/>
        <w:numPr>
          <w:ilvl w:val="0"/>
          <w:numId w:val="30"/>
        </w:numPr>
        <w:tabs>
          <w:tab w:val="left" w:pos="2431"/>
        </w:tabs>
        <w:rPr>
          <w:sz w:val="16"/>
          <w:szCs w:val="16"/>
          <w:lang w:eastAsia="en-GB"/>
        </w:rPr>
      </w:pPr>
      <w:r w:rsidRPr="00230C82">
        <w:rPr>
          <w:b/>
          <w:bCs/>
          <w:sz w:val="16"/>
          <w:szCs w:val="16"/>
          <w:lang w:eastAsia="en-GB"/>
        </w:rPr>
        <w:t>3+</w:t>
      </w:r>
      <w:r>
        <w:rPr>
          <w:sz w:val="16"/>
          <w:szCs w:val="16"/>
          <w:lang w:eastAsia="en-GB"/>
        </w:rPr>
        <w:t xml:space="preserve">: </w:t>
      </w:r>
      <w:r w:rsidRPr="00230C82">
        <w:rPr>
          <w:sz w:val="16"/>
          <w:szCs w:val="16"/>
          <w:lang w:eastAsia="en-GB"/>
        </w:rPr>
        <w:t xml:space="preserve">Meta-analysis of </w:t>
      </w:r>
      <w:r w:rsidR="006F2DB8" w:rsidRPr="00230C82">
        <w:rPr>
          <w:sz w:val="16"/>
          <w:szCs w:val="16"/>
          <w:lang w:eastAsia="en-GB"/>
        </w:rPr>
        <w:t>placebo controlled</w:t>
      </w:r>
      <w:r w:rsidRPr="00230C82">
        <w:rPr>
          <w:sz w:val="16"/>
          <w:szCs w:val="16"/>
          <w:lang w:eastAsia="en-GB"/>
        </w:rPr>
        <w:t xml:space="preserve"> RCTs with similar trial populations, measuring the surrogate outcome</w:t>
      </w:r>
    </w:p>
    <w:p w14:paraId="5224F399" w14:textId="11B00756" w:rsidR="00230C82" w:rsidRDefault="00230C82" w:rsidP="00230C82">
      <w:pPr>
        <w:pStyle w:val="ListParagraph"/>
        <w:numPr>
          <w:ilvl w:val="0"/>
          <w:numId w:val="30"/>
        </w:numPr>
        <w:tabs>
          <w:tab w:val="left" w:pos="2431"/>
        </w:tabs>
        <w:rPr>
          <w:sz w:val="16"/>
          <w:szCs w:val="16"/>
          <w:lang w:eastAsia="en-GB"/>
        </w:rPr>
      </w:pPr>
      <w:r>
        <w:rPr>
          <w:b/>
          <w:bCs/>
          <w:sz w:val="16"/>
          <w:szCs w:val="16"/>
          <w:lang w:eastAsia="en-GB"/>
        </w:rPr>
        <w:t>4</w:t>
      </w:r>
      <w:r w:rsidRPr="00230C82">
        <w:rPr>
          <w:sz w:val="16"/>
          <w:szCs w:val="16"/>
          <w:lang w:eastAsia="en-GB"/>
        </w:rPr>
        <w:t>:</w:t>
      </w:r>
      <w:r>
        <w:rPr>
          <w:sz w:val="16"/>
          <w:szCs w:val="16"/>
          <w:lang w:eastAsia="en-GB"/>
        </w:rPr>
        <w:t xml:space="preserve"> </w:t>
      </w:r>
      <w:r w:rsidRPr="00230C82">
        <w:rPr>
          <w:sz w:val="16"/>
          <w:szCs w:val="16"/>
          <w:lang w:eastAsia="en-GB"/>
        </w:rPr>
        <w:t>Case control or cohort studies</w:t>
      </w:r>
    </w:p>
    <w:p w14:paraId="29163640" w14:textId="318DB38F" w:rsidR="00230C82" w:rsidRDefault="00230C82" w:rsidP="00230C82">
      <w:pPr>
        <w:pStyle w:val="ListParagraph"/>
        <w:numPr>
          <w:ilvl w:val="0"/>
          <w:numId w:val="30"/>
        </w:numPr>
        <w:tabs>
          <w:tab w:val="left" w:pos="2431"/>
        </w:tabs>
        <w:rPr>
          <w:sz w:val="16"/>
          <w:szCs w:val="16"/>
          <w:lang w:eastAsia="en-GB"/>
        </w:rPr>
      </w:pPr>
      <w:r>
        <w:rPr>
          <w:b/>
          <w:bCs/>
          <w:sz w:val="16"/>
          <w:szCs w:val="16"/>
          <w:lang w:eastAsia="en-GB"/>
        </w:rPr>
        <w:t>5</w:t>
      </w:r>
      <w:r w:rsidRPr="00230C82">
        <w:rPr>
          <w:sz w:val="16"/>
          <w:szCs w:val="16"/>
          <w:lang w:eastAsia="en-GB"/>
        </w:rPr>
        <w:t>:</w:t>
      </w:r>
      <w:r>
        <w:rPr>
          <w:sz w:val="16"/>
          <w:szCs w:val="16"/>
          <w:lang w:eastAsia="en-GB"/>
        </w:rPr>
        <w:t xml:space="preserve"> </w:t>
      </w:r>
      <w:r w:rsidRPr="00230C82">
        <w:rPr>
          <w:sz w:val="16"/>
          <w:szCs w:val="16"/>
          <w:lang w:eastAsia="en-GB"/>
        </w:rPr>
        <w:t>Non-analytic studies, for example, case reports, case series</w:t>
      </w:r>
    </w:p>
    <w:p w14:paraId="242E4F8A" w14:textId="199CAC28" w:rsidR="00230C82" w:rsidRPr="00230C82" w:rsidRDefault="00230C82" w:rsidP="00230C82">
      <w:pPr>
        <w:pStyle w:val="ListParagraph"/>
        <w:numPr>
          <w:ilvl w:val="0"/>
          <w:numId w:val="30"/>
        </w:numPr>
        <w:tabs>
          <w:tab w:val="left" w:pos="2431"/>
        </w:tabs>
        <w:rPr>
          <w:sz w:val="16"/>
          <w:szCs w:val="16"/>
          <w:lang w:eastAsia="en-GB"/>
        </w:rPr>
      </w:pPr>
      <w:r>
        <w:rPr>
          <w:b/>
          <w:bCs/>
          <w:sz w:val="16"/>
          <w:szCs w:val="16"/>
          <w:lang w:eastAsia="en-GB"/>
        </w:rPr>
        <w:t>6</w:t>
      </w:r>
      <w:r w:rsidRPr="00230C82">
        <w:rPr>
          <w:sz w:val="16"/>
          <w:szCs w:val="16"/>
          <w:lang w:eastAsia="en-GB"/>
        </w:rPr>
        <w:t>:</w:t>
      </w:r>
      <w:r>
        <w:rPr>
          <w:sz w:val="16"/>
          <w:szCs w:val="16"/>
          <w:lang w:eastAsia="en-GB"/>
        </w:rPr>
        <w:t xml:space="preserve"> </w:t>
      </w:r>
      <w:r w:rsidRPr="00230C82">
        <w:rPr>
          <w:sz w:val="16"/>
          <w:szCs w:val="16"/>
          <w:lang w:eastAsia="en-GB"/>
        </w:rPr>
        <w:t>Expert opinion</w:t>
      </w:r>
    </w:p>
    <w:p w14:paraId="1E2BE535" w14:textId="77777777" w:rsidR="00230C82" w:rsidRDefault="00230C82" w:rsidP="00230C82">
      <w:pPr>
        <w:tabs>
          <w:tab w:val="left" w:pos="2431"/>
        </w:tabs>
        <w:rPr>
          <w:sz w:val="16"/>
          <w:szCs w:val="16"/>
          <w:lang w:eastAsia="en-GB"/>
        </w:rPr>
      </w:pPr>
      <w:r>
        <w:rPr>
          <w:sz w:val="16"/>
          <w:szCs w:val="16"/>
          <w:lang w:eastAsia="en-GB"/>
        </w:rPr>
        <w:t>2. For baseline clinical data, the quality of data source is assessed as follows:</w:t>
      </w:r>
    </w:p>
    <w:p w14:paraId="14B77B82"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1:</w:t>
      </w:r>
      <w:r w:rsidRPr="00230C82">
        <w:rPr>
          <w:sz w:val="16"/>
          <w:szCs w:val="16"/>
          <w:lang w:eastAsia="en-GB"/>
        </w:rPr>
        <w:t xml:space="preserve"> Case series or analysis of reliable administrative databases speciﬁcally conducted for the study covering patients solely from the jurisdiction of interest</w:t>
      </w:r>
    </w:p>
    <w:p w14:paraId="51665E18"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2</w:t>
      </w:r>
      <w:r>
        <w:rPr>
          <w:b/>
          <w:bCs/>
          <w:sz w:val="16"/>
          <w:szCs w:val="16"/>
          <w:lang w:eastAsia="en-GB"/>
        </w:rPr>
        <w:t>:</w:t>
      </w:r>
      <w:r>
        <w:rPr>
          <w:sz w:val="16"/>
          <w:szCs w:val="16"/>
          <w:lang w:eastAsia="en-GB"/>
        </w:rPr>
        <w:t xml:space="preserve"> </w:t>
      </w:r>
      <w:r w:rsidRPr="00230C82">
        <w:rPr>
          <w:sz w:val="16"/>
          <w:szCs w:val="16"/>
          <w:lang w:eastAsia="en-GB"/>
        </w:rPr>
        <w:t>Recent case series or analysis of reliable administrative databases covering patients solely from the jurisdiction of interest</w:t>
      </w:r>
    </w:p>
    <w:p w14:paraId="242232CA"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3</w:t>
      </w:r>
      <w:r>
        <w:rPr>
          <w:sz w:val="16"/>
          <w:szCs w:val="16"/>
          <w:lang w:eastAsia="en-GB"/>
        </w:rPr>
        <w:t xml:space="preserve">: </w:t>
      </w:r>
      <w:r w:rsidRPr="00230C82">
        <w:rPr>
          <w:sz w:val="16"/>
          <w:szCs w:val="16"/>
          <w:lang w:eastAsia="en-GB"/>
        </w:rPr>
        <w:t>Recent case series or analysis of reliable administrative databases covering patients solely from another jurisdiction</w:t>
      </w:r>
    </w:p>
    <w:p w14:paraId="31298002"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4</w:t>
      </w:r>
      <w:r>
        <w:rPr>
          <w:sz w:val="16"/>
          <w:szCs w:val="16"/>
          <w:lang w:eastAsia="en-GB"/>
        </w:rPr>
        <w:t xml:space="preserve">: </w:t>
      </w:r>
      <w:r w:rsidRPr="00230C82">
        <w:rPr>
          <w:sz w:val="16"/>
          <w:szCs w:val="16"/>
          <w:lang w:eastAsia="en-GB"/>
        </w:rPr>
        <w:t>Old case series or analysis of reliable administrative databases. Estimates from RCTs</w:t>
      </w:r>
    </w:p>
    <w:p w14:paraId="19048E1E"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5</w:t>
      </w:r>
      <w:r>
        <w:rPr>
          <w:sz w:val="16"/>
          <w:szCs w:val="16"/>
          <w:lang w:eastAsia="en-GB"/>
        </w:rPr>
        <w:t xml:space="preserve">: </w:t>
      </w:r>
      <w:r w:rsidRPr="00230C82">
        <w:rPr>
          <w:sz w:val="16"/>
          <w:szCs w:val="16"/>
          <w:lang w:eastAsia="en-GB"/>
        </w:rPr>
        <w:t>Estimates from previously published economic analyses: unsourced</w:t>
      </w:r>
    </w:p>
    <w:p w14:paraId="08143AD2"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6</w:t>
      </w:r>
      <w:r>
        <w:rPr>
          <w:sz w:val="16"/>
          <w:szCs w:val="16"/>
          <w:lang w:eastAsia="en-GB"/>
        </w:rPr>
        <w:t>: Expert opinion</w:t>
      </w:r>
    </w:p>
    <w:p w14:paraId="2828D0F0" w14:textId="4666A797" w:rsidR="00230C82" w:rsidRDefault="00230C82" w:rsidP="00230C82">
      <w:pPr>
        <w:tabs>
          <w:tab w:val="left" w:pos="2431"/>
        </w:tabs>
        <w:rPr>
          <w:sz w:val="16"/>
          <w:szCs w:val="16"/>
          <w:lang w:eastAsia="en-GB"/>
        </w:rPr>
      </w:pPr>
      <w:r>
        <w:rPr>
          <w:sz w:val="16"/>
          <w:szCs w:val="16"/>
          <w:lang w:eastAsia="en-GB"/>
        </w:rPr>
        <w:t>3. For resource use data, the quality of data source is assessed as follows:</w:t>
      </w:r>
    </w:p>
    <w:p w14:paraId="40E44262" w14:textId="11A72090"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lastRenderedPageBreak/>
        <w:t>1:</w:t>
      </w:r>
      <w:r w:rsidRPr="00230C82">
        <w:rPr>
          <w:sz w:val="16"/>
          <w:szCs w:val="16"/>
          <w:lang w:eastAsia="en-GB"/>
        </w:rPr>
        <w:t xml:space="preserve"> Prospective data collection or analysis of reliable administrative data for speciﬁc study</w:t>
      </w:r>
    </w:p>
    <w:p w14:paraId="0FD3701D" w14:textId="5547527E"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2</w:t>
      </w:r>
      <w:r>
        <w:rPr>
          <w:b/>
          <w:bCs/>
          <w:sz w:val="16"/>
          <w:szCs w:val="16"/>
          <w:lang w:eastAsia="en-GB"/>
        </w:rPr>
        <w:t>:</w:t>
      </w:r>
      <w:r>
        <w:rPr>
          <w:sz w:val="16"/>
          <w:szCs w:val="16"/>
          <w:lang w:eastAsia="en-GB"/>
        </w:rPr>
        <w:t xml:space="preserve"> </w:t>
      </w:r>
      <w:r w:rsidRPr="00230C82">
        <w:rPr>
          <w:sz w:val="16"/>
          <w:szCs w:val="16"/>
          <w:lang w:eastAsia="en-GB"/>
        </w:rPr>
        <w:t>Recently published results of prospective data collection or recent analysis of reliable administrative data – same jurisdiction</w:t>
      </w:r>
    </w:p>
    <w:p w14:paraId="0E63F54D"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3</w:t>
      </w:r>
      <w:r w:rsidRPr="00230C82">
        <w:rPr>
          <w:sz w:val="16"/>
          <w:szCs w:val="16"/>
          <w:lang w:eastAsia="en-GB"/>
        </w:rPr>
        <w:t xml:space="preserve">: Unsourced data from previous economic evaluations – same jurisdiction </w:t>
      </w:r>
    </w:p>
    <w:p w14:paraId="0E4975CF" w14:textId="36D74BA1" w:rsidR="00230C82" w:rsidRP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4</w:t>
      </w:r>
      <w:r w:rsidRPr="00230C82">
        <w:rPr>
          <w:sz w:val="16"/>
          <w:szCs w:val="16"/>
          <w:lang w:eastAsia="en-GB"/>
        </w:rPr>
        <w:t>: Recently published results of prospective data collection or recent analysis of reliable administrative data – different jurisdiction</w:t>
      </w:r>
    </w:p>
    <w:p w14:paraId="3339407F" w14:textId="4CA6DA20"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5</w:t>
      </w:r>
      <w:r>
        <w:rPr>
          <w:sz w:val="16"/>
          <w:szCs w:val="16"/>
          <w:lang w:eastAsia="en-GB"/>
        </w:rPr>
        <w:t xml:space="preserve">: </w:t>
      </w:r>
      <w:r w:rsidRPr="00230C82">
        <w:rPr>
          <w:sz w:val="16"/>
          <w:szCs w:val="16"/>
          <w:lang w:eastAsia="en-GB"/>
        </w:rPr>
        <w:t>Unsourced data from previous economic evaluation – different jurisdiction</w:t>
      </w:r>
    </w:p>
    <w:p w14:paraId="0C41D6D5"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6</w:t>
      </w:r>
      <w:r>
        <w:rPr>
          <w:sz w:val="16"/>
          <w:szCs w:val="16"/>
          <w:lang w:eastAsia="en-GB"/>
        </w:rPr>
        <w:t>: Expert opinion</w:t>
      </w:r>
    </w:p>
    <w:p w14:paraId="54DB6792" w14:textId="3C6C6509" w:rsidR="00230C82" w:rsidRDefault="00230C82" w:rsidP="00230C82">
      <w:pPr>
        <w:tabs>
          <w:tab w:val="left" w:pos="2431"/>
        </w:tabs>
        <w:rPr>
          <w:sz w:val="16"/>
          <w:szCs w:val="16"/>
          <w:lang w:eastAsia="en-GB"/>
        </w:rPr>
      </w:pPr>
      <w:r>
        <w:rPr>
          <w:sz w:val="16"/>
          <w:szCs w:val="16"/>
          <w:lang w:eastAsia="en-GB"/>
        </w:rPr>
        <w:t>4. For cost data, the quality of data source is assessed as follows:</w:t>
      </w:r>
    </w:p>
    <w:p w14:paraId="00211CBE" w14:textId="64A36B09"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1:</w:t>
      </w:r>
      <w:r w:rsidRPr="00230C82">
        <w:rPr>
          <w:sz w:val="16"/>
          <w:szCs w:val="16"/>
          <w:lang w:eastAsia="en-GB"/>
        </w:rPr>
        <w:t xml:space="preserve"> Cost calculations based on reliable databases or data sources conducted for speciﬁc study – same jurisdiction</w:t>
      </w:r>
    </w:p>
    <w:p w14:paraId="5B7F4F94"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2:</w:t>
      </w:r>
      <w:r w:rsidRPr="00230C82">
        <w:rPr>
          <w:sz w:val="16"/>
          <w:szCs w:val="16"/>
          <w:lang w:eastAsia="en-GB"/>
        </w:rPr>
        <w:t xml:space="preserve"> Recently published cost calculations based on reliable databases or data course – same jurisdiction </w:t>
      </w:r>
    </w:p>
    <w:p w14:paraId="15D72624"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3</w:t>
      </w:r>
      <w:r w:rsidRPr="00230C82">
        <w:rPr>
          <w:sz w:val="16"/>
          <w:szCs w:val="16"/>
          <w:lang w:eastAsia="en-GB"/>
        </w:rPr>
        <w:t xml:space="preserve">: Unsourced data from previous economic evaluation – same jurisdiction </w:t>
      </w:r>
    </w:p>
    <w:p w14:paraId="6E7F969F" w14:textId="3A4AA598" w:rsidR="00230C82" w:rsidRP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4</w:t>
      </w:r>
      <w:r w:rsidRPr="00230C82">
        <w:rPr>
          <w:sz w:val="16"/>
          <w:szCs w:val="16"/>
          <w:lang w:eastAsia="en-GB"/>
        </w:rPr>
        <w:t>: Recently published cost calculations based on reliable databases or data sources – different jurisdiction</w:t>
      </w:r>
    </w:p>
    <w:p w14:paraId="2FC24E94"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5</w:t>
      </w:r>
      <w:r>
        <w:rPr>
          <w:sz w:val="16"/>
          <w:szCs w:val="16"/>
          <w:lang w:eastAsia="en-GB"/>
        </w:rPr>
        <w:t xml:space="preserve">: </w:t>
      </w:r>
      <w:r w:rsidRPr="00230C82">
        <w:rPr>
          <w:sz w:val="16"/>
          <w:szCs w:val="16"/>
          <w:lang w:eastAsia="en-GB"/>
        </w:rPr>
        <w:t>Unsourced data from previous economic evaluation – different jurisdiction</w:t>
      </w:r>
    </w:p>
    <w:p w14:paraId="7EEFC6E1" w14:textId="77777777" w:rsidR="00230C82" w:rsidRDefault="00230C82" w:rsidP="00230C82">
      <w:pPr>
        <w:pStyle w:val="ListParagraph"/>
        <w:numPr>
          <w:ilvl w:val="0"/>
          <w:numId w:val="34"/>
        </w:numPr>
        <w:tabs>
          <w:tab w:val="left" w:pos="2431"/>
        </w:tabs>
        <w:rPr>
          <w:sz w:val="16"/>
          <w:szCs w:val="16"/>
          <w:lang w:eastAsia="en-GB"/>
        </w:rPr>
      </w:pPr>
      <w:r w:rsidRPr="00230C82">
        <w:rPr>
          <w:b/>
          <w:bCs/>
          <w:sz w:val="16"/>
          <w:szCs w:val="16"/>
          <w:lang w:eastAsia="en-GB"/>
        </w:rPr>
        <w:t>6</w:t>
      </w:r>
      <w:r>
        <w:rPr>
          <w:sz w:val="16"/>
          <w:szCs w:val="16"/>
          <w:lang w:eastAsia="en-GB"/>
        </w:rPr>
        <w:t>: Expert opinion</w:t>
      </w:r>
    </w:p>
    <w:p w14:paraId="4FADB261" w14:textId="7334F7E3" w:rsidR="006F2DB8" w:rsidRDefault="006F2DB8" w:rsidP="006F2DB8">
      <w:pPr>
        <w:tabs>
          <w:tab w:val="left" w:pos="2431"/>
        </w:tabs>
        <w:rPr>
          <w:sz w:val="16"/>
          <w:szCs w:val="16"/>
          <w:lang w:eastAsia="en-GB"/>
        </w:rPr>
      </w:pPr>
      <w:r>
        <w:rPr>
          <w:sz w:val="16"/>
          <w:szCs w:val="16"/>
          <w:lang w:eastAsia="en-GB"/>
        </w:rPr>
        <w:t>5</w:t>
      </w:r>
      <w:r>
        <w:rPr>
          <w:sz w:val="16"/>
          <w:szCs w:val="16"/>
          <w:lang w:eastAsia="en-GB"/>
        </w:rPr>
        <w:t xml:space="preserve">. For </w:t>
      </w:r>
      <w:r>
        <w:rPr>
          <w:sz w:val="16"/>
          <w:szCs w:val="16"/>
          <w:lang w:eastAsia="en-GB"/>
        </w:rPr>
        <w:t>unit</w:t>
      </w:r>
      <w:r>
        <w:rPr>
          <w:sz w:val="16"/>
          <w:szCs w:val="16"/>
          <w:lang w:eastAsia="en-GB"/>
        </w:rPr>
        <w:t xml:space="preserve"> data, the quality of data source is assessed as follows:</w:t>
      </w:r>
    </w:p>
    <w:p w14:paraId="7EA703FF" w14:textId="35D41F03" w:rsidR="006F2DB8" w:rsidRPr="006F2DB8" w:rsidRDefault="006F2DB8" w:rsidP="006F2DB8">
      <w:pPr>
        <w:pStyle w:val="ListParagraph"/>
        <w:numPr>
          <w:ilvl w:val="0"/>
          <w:numId w:val="34"/>
        </w:numPr>
        <w:tabs>
          <w:tab w:val="left" w:pos="2431"/>
        </w:tabs>
        <w:rPr>
          <w:sz w:val="16"/>
          <w:szCs w:val="16"/>
          <w:lang w:eastAsia="en-GB"/>
        </w:rPr>
      </w:pPr>
      <w:r w:rsidRPr="006F2DB8">
        <w:rPr>
          <w:b/>
          <w:bCs/>
          <w:sz w:val="16"/>
          <w:szCs w:val="16"/>
          <w:lang w:eastAsia="en-GB"/>
        </w:rPr>
        <w:t>1:</w:t>
      </w:r>
      <w:r w:rsidRPr="006F2DB8">
        <w:rPr>
          <w:sz w:val="16"/>
          <w:szCs w:val="16"/>
          <w:lang w:eastAsia="en-GB"/>
        </w:rPr>
        <w:t xml:space="preserve"> Direct utility assessment for the speciﬁc study from a sample either: (a) of the general population (b) with knowledge of the disease(s) of interest (c) of patients with the disease(s) of interest</w:t>
      </w:r>
      <w:r>
        <w:rPr>
          <w:sz w:val="16"/>
          <w:szCs w:val="16"/>
          <w:lang w:eastAsia="en-GB"/>
        </w:rPr>
        <w:t>, or i</w:t>
      </w:r>
      <w:r w:rsidRPr="006F2DB8">
        <w:rPr>
          <w:sz w:val="16"/>
          <w:szCs w:val="16"/>
          <w:lang w:eastAsia="en-GB"/>
        </w:rPr>
        <w:t>ndirect utility assessment from speciﬁc study from patient sample with disease(s) of interest, using a tool validated for the patient population</w:t>
      </w:r>
    </w:p>
    <w:p w14:paraId="6984C6D4" w14:textId="77777777" w:rsidR="006F2DB8" w:rsidRDefault="006F2DB8" w:rsidP="006F2DB8">
      <w:pPr>
        <w:pStyle w:val="ListParagraph"/>
        <w:numPr>
          <w:ilvl w:val="0"/>
          <w:numId w:val="34"/>
        </w:numPr>
        <w:tabs>
          <w:tab w:val="left" w:pos="2431"/>
        </w:tabs>
        <w:rPr>
          <w:sz w:val="16"/>
          <w:szCs w:val="16"/>
          <w:lang w:eastAsia="en-GB"/>
        </w:rPr>
      </w:pPr>
      <w:r w:rsidRPr="006F2DB8">
        <w:rPr>
          <w:b/>
          <w:bCs/>
          <w:sz w:val="16"/>
          <w:szCs w:val="16"/>
          <w:lang w:eastAsia="en-GB"/>
        </w:rPr>
        <w:t>2:</w:t>
      </w:r>
      <w:r w:rsidRPr="006F2DB8">
        <w:rPr>
          <w:sz w:val="16"/>
          <w:szCs w:val="16"/>
          <w:lang w:eastAsia="en-GB"/>
        </w:rPr>
        <w:t xml:space="preserve"> Indirect utility assessment from a patient sample with disease(s) of interest, using a tool not validated for the patient population</w:t>
      </w:r>
      <w:r w:rsidRPr="006F2DB8">
        <w:rPr>
          <w:sz w:val="16"/>
          <w:szCs w:val="16"/>
          <w:lang w:eastAsia="en-GB"/>
        </w:rPr>
        <w:t xml:space="preserve"> </w:t>
      </w:r>
    </w:p>
    <w:p w14:paraId="3844D854" w14:textId="6A4C58EE" w:rsidR="006F2DB8" w:rsidRPr="006F2DB8" w:rsidRDefault="006F2DB8" w:rsidP="006F2DB8">
      <w:pPr>
        <w:pStyle w:val="ListParagraph"/>
        <w:numPr>
          <w:ilvl w:val="0"/>
          <w:numId w:val="34"/>
        </w:numPr>
        <w:tabs>
          <w:tab w:val="left" w:pos="2431"/>
        </w:tabs>
        <w:rPr>
          <w:sz w:val="16"/>
          <w:szCs w:val="16"/>
          <w:lang w:eastAsia="en-GB"/>
        </w:rPr>
      </w:pPr>
      <w:r w:rsidRPr="006F2DB8">
        <w:rPr>
          <w:b/>
          <w:bCs/>
          <w:sz w:val="16"/>
          <w:szCs w:val="16"/>
          <w:lang w:eastAsia="en-GB"/>
        </w:rPr>
        <w:t>3</w:t>
      </w:r>
      <w:r w:rsidRPr="006F2DB8">
        <w:rPr>
          <w:sz w:val="16"/>
          <w:szCs w:val="16"/>
          <w:lang w:eastAsia="en-GB"/>
        </w:rPr>
        <w:t xml:space="preserve">: Direct utility assessment from a previous study from a sample either: (a) of the general population (b) with knowledge of the disease(s) of interest (c) of patients with the disease(s) of interest </w:t>
      </w:r>
      <w:r>
        <w:rPr>
          <w:sz w:val="16"/>
          <w:szCs w:val="16"/>
          <w:lang w:eastAsia="en-GB"/>
        </w:rPr>
        <w:t>or i</w:t>
      </w:r>
      <w:r w:rsidRPr="006F2DB8">
        <w:rPr>
          <w:sz w:val="16"/>
          <w:szCs w:val="16"/>
          <w:lang w:eastAsia="en-GB"/>
        </w:rPr>
        <w:t>ndirect utility assessment from previous study from patient sample with disease(s) of interest, using a tool validated for the patient population</w:t>
      </w:r>
    </w:p>
    <w:p w14:paraId="6D857EB5" w14:textId="77777777" w:rsidR="006F2DB8" w:rsidRDefault="006F2DB8" w:rsidP="006F2DB8">
      <w:pPr>
        <w:pStyle w:val="ListParagraph"/>
        <w:numPr>
          <w:ilvl w:val="0"/>
          <w:numId w:val="34"/>
        </w:numPr>
        <w:tabs>
          <w:tab w:val="left" w:pos="2431"/>
        </w:tabs>
        <w:rPr>
          <w:sz w:val="16"/>
          <w:szCs w:val="16"/>
          <w:lang w:eastAsia="en-GB"/>
        </w:rPr>
      </w:pPr>
      <w:r w:rsidRPr="006F2DB8">
        <w:rPr>
          <w:b/>
          <w:bCs/>
          <w:sz w:val="16"/>
          <w:szCs w:val="16"/>
          <w:lang w:eastAsia="en-GB"/>
        </w:rPr>
        <w:t>4</w:t>
      </w:r>
      <w:r w:rsidRPr="006F2DB8">
        <w:rPr>
          <w:sz w:val="16"/>
          <w:szCs w:val="16"/>
          <w:lang w:eastAsia="en-GB"/>
        </w:rPr>
        <w:t>: Unsourced utility data from previous study – method of elicitation unknown</w:t>
      </w:r>
      <w:r w:rsidRPr="006F2DB8">
        <w:rPr>
          <w:sz w:val="16"/>
          <w:szCs w:val="16"/>
          <w:lang w:eastAsia="en-GB"/>
        </w:rPr>
        <w:t xml:space="preserve"> </w:t>
      </w:r>
    </w:p>
    <w:p w14:paraId="1AB9CAF5" w14:textId="70EBFCEF" w:rsidR="006F2DB8" w:rsidRPr="006F2DB8" w:rsidRDefault="006F2DB8" w:rsidP="006F2DB8">
      <w:pPr>
        <w:pStyle w:val="ListParagraph"/>
        <w:numPr>
          <w:ilvl w:val="0"/>
          <w:numId w:val="34"/>
        </w:numPr>
        <w:tabs>
          <w:tab w:val="left" w:pos="2431"/>
        </w:tabs>
        <w:rPr>
          <w:sz w:val="16"/>
          <w:szCs w:val="16"/>
          <w:lang w:eastAsia="en-GB"/>
        </w:rPr>
      </w:pPr>
      <w:r w:rsidRPr="006F2DB8">
        <w:rPr>
          <w:b/>
          <w:bCs/>
          <w:sz w:val="16"/>
          <w:szCs w:val="16"/>
          <w:lang w:eastAsia="en-GB"/>
        </w:rPr>
        <w:t>5</w:t>
      </w:r>
      <w:r w:rsidRPr="006F2DB8">
        <w:rPr>
          <w:sz w:val="16"/>
          <w:szCs w:val="16"/>
          <w:lang w:eastAsia="en-GB"/>
        </w:rPr>
        <w:t>: Patient preference values obtained from a visual analogue scale</w:t>
      </w:r>
    </w:p>
    <w:p w14:paraId="64ABE953" w14:textId="1A5B3B99" w:rsidR="006F2DB8" w:rsidRPr="00230C82" w:rsidRDefault="006F2DB8" w:rsidP="006F2DB8">
      <w:pPr>
        <w:pStyle w:val="ListParagraph"/>
        <w:numPr>
          <w:ilvl w:val="0"/>
          <w:numId w:val="34"/>
        </w:numPr>
        <w:tabs>
          <w:tab w:val="left" w:pos="2431"/>
        </w:tabs>
        <w:rPr>
          <w:sz w:val="16"/>
          <w:szCs w:val="16"/>
          <w:lang w:eastAsia="en-GB"/>
        </w:rPr>
        <w:sectPr w:rsidR="006F2DB8" w:rsidRPr="00230C82" w:rsidSect="00230C82">
          <w:pgSz w:w="16838" w:h="11906" w:orient="landscape"/>
          <w:pgMar w:top="1440" w:right="1440" w:bottom="1440" w:left="1440" w:header="709" w:footer="709" w:gutter="0"/>
          <w:cols w:space="708"/>
          <w:docGrid w:linePitch="360"/>
        </w:sectPr>
      </w:pPr>
      <w:r w:rsidRPr="00230C82">
        <w:rPr>
          <w:b/>
          <w:bCs/>
          <w:sz w:val="16"/>
          <w:szCs w:val="16"/>
          <w:lang w:eastAsia="en-GB"/>
        </w:rPr>
        <w:t>6</w:t>
      </w:r>
      <w:r>
        <w:rPr>
          <w:sz w:val="16"/>
          <w:szCs w:val="16"/>
          <w:lang w:eastAsia="en-GB"/>
        </w:rPr>
        <w:t xml:space="preserve">: </w:t>
      </w:r>
      <w:r w:rsidRPr="006F2DB8">
        <w:rPr>
          <w:sz w:val="16"/>
          <w:szCs w:val="16"/>
          <w:lang w:eastAsia="en-GB"/>
        </w:rPr>
        <w:t>Delphi panels, expert opinion</w:t>
      </w:r>
    </w:p>
    <w:p w14:paraId="6C973391" w14:textId="7FB3C292" w:rsidR="004C7D72" w:rsidRPr="004C7D72" w:rsidRDefault="004C7D72" w:rsidP="00B5784D">
      <w:pPr>
        <w:rPr>
          <w:b/>
          <w:bCs/>
        </w:rPr>
      </w:pPr>
      <w:r w:rsidRPr="004C7D72">
        <w:rPr>
          <w:b/>
          <w:bCs/>
        </w:rPr>
        <w:lastRenderedPageBreak/>
        <w:t>References</w:t>
      </w:r>
    </w:p>
    <w:p w14:paraId="0C6A81A6" w14:textId="77777777" w:rsidR="004C7D72" w:rsidRDefault="004C7D72" w:rsidP="00B5784D"/>
    <w:p w14:paraId="6C7B5C1D" w14:textId="77777777" w:rsidR="004C7D72" w:rsidRPr="004C7D72" w:rsidRDefault="004C7D72" w:rsidP="004C7D72">
      <w:pPr>
        <w:pStyle w:val="EndNoteBibliography"/>
      </w:pPr>
      <w:r>
        <w:fldChar w:fldCharType="begin"/>
      </w:r>
      <w:r>
        <w:instrText xml:space="preserve"> ADDIN EN.REFLIST </w:instrText>
      </w:r>
      <w:r>
        <w:fldChar w:fldCharType="separate"/>
      </w:r>
      <w:r w:rsidRPr="004C7D72">
        <w:t>1.</w:t>
      </w:r>
      <w:r w:rsidRPr="004C7D72">
        <w:tab/>
        <w:t>Aigbogun MS, Liu S, Kamat SA, Sapin C, Duhig AM, Citrome L. Relapse prevention: A cost-effectiveness analysis of brexpiprazole treatment in adult patients with schizophrenia in the USA. ClinicoEconomics and Outcomes Research. 2018;10:443-56.</w:t>
      </w:r>
    </w:p>
    <w:p w14:paraId="78840F84" w14:textId="77777777" w:rsidR="004C7D72" w:rsidRPr="004C7D72" w:rsidRDefault="004C7D72" w:rsidP="004C7D72">
      <w:pPr>
        <w:pStyle w:val="EndNoteBibliography"/>
      </w:pPr>
      <w:r w:rsidRPr="004C7D72">
        <w:t>2.</w:t>
      </w:r>
      <w:r w:rsidRPr="004C7D72">
        <w:tab/>
        <w:t>Anh NQ, Linh BN, Ha NT, Phanthunane P, Huong NT. Schizophrenia interventions in Vietnam: Primary results from a cost-effectiveness study. Global Public Health. 2015;10:S21-S39.</w:t>
      </w:r>
    </w:p>
    <w:p w14:paraId="0E72F084" w14:textId="234F53E3" w:rsidR="004C7D72" w:rsidRPr="004C7D72" w:rsidRDefault="004C7D72" w:rsidP="004C7D72">
      <w:pPr>
        <w:pStyle w:val="EndNoteBibliography"/>
      </w:pPr>
      <w:r w:rsidRPr="004C7D72">
        <w:t>3.</w:t>
      </w:r>
      <w:r w:rsidRPr="004C7D72">
        <w:tab/>
        <w:t xml:space="preserve">Ascher-Svanum H, Furiak NM, Lawson AH, Klein TM, Smolen LJ, Conley RR, </w:t>
      </w:r>
      <w:r w:rsidRPr="004C7D72">
        <w:rPr>
          <w:i/>
        </w:rPr>
        <w:t>et al</w:t>
      </w:r>
      <w:r w:rsidRPr="004C7D72">
        <w:t>. Cost-effectiveness of several atypical antipsychotics in orally disintegrating tablets compared with standard oral tablets in the treatment of schizophrenia in the United States. Journal of Medical Economics. 2012;15(3):531-47.</w:t>
      </w:r>
    </w:p>
    <w:p w14:paraId="5E0ADD70" w14:textId="77777777" w:rsidR="004C7D72" w:rsidRPr="004C7D72" w:rsidRDefault="004C7D72" w:rsidP="004C7D72">
      <w:pPr>
        <w:pStyle w:val="EndNoteBibliography"/>
      </w:pPr>
      <w:r w:rsidRPr="004C7D72">
        <w:t>4.</w:t>
      </w:r>
      <w:r w:rsidRPr="004C7D72">
        <w:tab/>
        <w:t>Beard AM, Maciver F, Clouth J, Ruther E. A decision model to compare health care costs of olanzapine and risperidone treatment of schizophrenia in Germany. European Journal of Health Economics. 2006;7:165-72.</w:t>
      </w:r>
    </w:p>
    <w:p w14:paraId="548A1DD8" w14:textId="77777777" w:rsidR="004C7D72" w:rsidRPr="004C7D72" w:rsidRDefault="004C7D72" w:rsidP="004C7D72">
      <w:pPr>
        <w:pStyle w:val="EndNoteBibliography"/>
      </w:pPr>
      <w:r w:rsidRPr="004C7D72">
        <w:t>5.</w:t>
      </w:r>
      <w:r w:rsidRPr="004C7D72">
        <w:tab/>
        <w:t>Bernardo M, Ramon Azanza J, Rubio-Terres C, Rejas J. Cost-effectiveness analysis of schizophrenia relapse prevention : an economic evaluation of the ZEUS (Ziprasidone-Extended-Use-In-Schizophrenia) study in Spain. Clinical Drug Investigation. 2006;26(8):447-57.</w:t>
      </w:r>
    </w:p>
    <w:p w14:paraId="03099EB6" w14:textId="77777777" w:rsidR="004C7D72" w:rsidRPr="004C7D72" w:rsidRDefault="004C7D72" w:rsidP="004C7D72">
      <w:pPr>
        <w:pStyle w:val="EndNoteBibliography"/>
      </w:pPr>
      <w:r w:rsidRPr="004C7D72">
        <w:t>6.</w:t>
      </w:r>
      <w:r w:rsidRPr="004C7D72">
        <w:tab/>
        <w:t>Bounthavong M, Okamoto MP. Decision analysis model evaluating the cost-effectiveness of risperidone, olanzapine and haloperidol in the treatment of schizophrenia. Journal of Evaluation in Clinical Practice. 2007;13(3):453-60.</w:t>
      </w:r>
    </w:p>
    <w:p w14:paraId="03691428" w14:textId="77777777" w:rsidR="004C7D72" w:rsidRPr="004C7D72" w:rsidRDefault="004C7D72" w:rsidP="004C7D72">
      <w:pPr>
        <w:pStyle w:val="EndNoteBibliography"/>
      </w:pPr>
      <w:r w:rsidRPr="004C7D72">
        <w:t>7.</w:t>
      </w:r>
      <w:r w:rsidRPr="004C7D72">
        <w:tab/>
        <w:t>Chisholm D, Saxena S. Cost effectiveness of strategies to combat neuropsychiatric conditions in sub-Saharan Africa and South East Asia: mathematical modelling study. Bmj. 2012;344.</w:t>
      </w:r>
    </w:p>
    <w:p w14:paraId="5F4B6677" w14:textId="25776076" w:rsidR="004C7D72" w:rsidRPr="004C7D72" w:rsidRDefault="004C7D72" w:rsidP="004C7D72">
      <w:pPr>
        <w:pStyle w:val="EndNoteBibliography"/>
      </w:pPr>
      <w:r w:rsidRPr="004C7D72">
        <w:t>8.</w:t>
      </w:r>
      <w:r w:rsidRPr="004C7D72">
        <w:tab/>
        <w:t xml:space="preserve">Chisholm D, Gureje O, Saldivia S, Calderon MV, Wickremasinghe R, Mendis N, </w:t>
      </w:r>
      <w:r w:rsidRPr="004C7D72">
        <w:rPr>
          <w:i/>
        </w:rPr>
        <w:t>et al</w:t>
      </w:r>
      <w:r w:rsidRPr="004C7D72">
        <w:t>. Schizophrenia treatment in the developing world: An interregional and multinational cost-effectiveness analysis: Bulletin of the World Health Organization. 86 (7) (pp 542-551), 2008. Date of Publication: July 2008.; 2008.</w:t>
      </w:r>
    </w:p>
    <w:p w14:paraId="6B18FBFF" w14:textId="77777777" w:rsidR="004C7D72" w:rsidRPr="004C7D72" w:rsidRDefault="004C7D72" w:rsidP="004C7D72">
      <w:pPr>
        <w:pStyle w:val="EndNoteBibliography"/>
      </w:pPr>
      <w:r w:rsidRPr="004C7D72">
        <w:t>9.</w:t>
      </w:r>
      <w:r w:rsidRPr="004C7D72">
        <w:tab/>
        <w:t>Chue P, Heeg BM, Buskens E, van Hout BA. Modelling the impact of compliance on the costs and effects of long-acting risperidone in Canada. PharmacoEconomics. 2005;23(Suppl 1):62-74.</w:t>
      </w:r>
    </w:p>
    <w:p w14:paraId="61EAEA6B" w14:textId="2535B10A" w:rsidR="004C7D72" w:rsidRPr="004C7D72" w:rsidRDefault="004C7D72" w:rsidP="004C7D72">
      <w:pPr>
        <w:pStyle w:val="EndNoteBibliography"/>
      </w:pPr>
      <w:r w:rsidRPr="004C7D72">
        <w:t>10.</w:t>
      </w:r>
      <w:r w:rsidRPr="004C7D72">
        <w:tab/>
        <w:t xml:space="preserve">Citrome L, Kamat SA, Sapin C, Baker RA, Eramo A, Ortendahl J, </w:t>
      </w:r>
      <w:r w:rsidRPr="004C7D72">
        <w:rPr>
          <w:i/>
        </w:rPr>
        <w:t>et al</w:t>
      </w:r>
      <w:r w:rsidRPr="004C7D72">
        <w:t>. Cost-effectiveness of aripiprazole once-monthly compared with paliperidone palmitate once-monthly injectable for the treatment of schizophrenia in the United States. Journal of Medical Economics. 2014;17(8):567-76.</w:t>
      </w:r>
    </w:p>
    <w:p w14:paraId="0AB9F91F" w14:textId="77777777" w:rsidR="004C7D72" w:rsidRPr="004C7D72" w:rsidRDefault="004C7D72" w:rsidP="004C7D72">
      <w:pPr>
        <w:pStyle w:val="EndNoteBibliography"/>
      </w:pPr>
      <w:r w:rsidRPr="004C7D72">
        <w:t>11.</w:t>
      </w:r>
      <w:r w:rsidRPr="004C7D72">
        <w:tab/>
        <w:t>Damen J, Thuresson PO, Heeg B, Lothgren M. A pharmacoeconomic analysis of compliance gains on antipsychotic medications. Appl Health Econ Health Policy. 2008;6(4):189-97.</w:t>
      </w:r>
    </w:p>
    <w:p w14:paraId="01F84D80" w14:textId="77777777" w:rsidR="004C7D72" w:rsidRPr="004C7D72" w:rsidRDefault="004C7D72" w:rsidP="004C7D72">
      <w:pPr>
        <w:pStyle w:val="EndNoteBibliography"/>
      </w:pPr>
      <w:r w:rsidRPr="004C7D72">
        <w:t>12.</w:t>
      </w:r>
      <w:r w:rsidRPr="004C7D72">
        <w:tab/>
        <w:t>Davies A, Vardeva K, Loze JY, L'Italien G J, Sennfalt K, Baardewijk M. Cost-effectiveness of atypical antipsychotics for the management of schizophrenia in the UK. Curr Med Res Opin. 2008;24(11):3275-85.</w:t>
      </w:r>
    </w:p>
    <w:p w14:paraId="64D03EE0" w14:textId="75A8F7F1" w:rsidR="004C7D72" w:rsidRPr="004C7D72" w:rsidRDefault="004C7D72" w:rsidP="004C7D72">
      <w:pPr>
        <w:pStyle w:val="EndNoteBibliography"/>
      </w:pPr>
      <w:r w:rsidRPr="004C7D72">
        <w:t>13.</w:t>
      </w:r>
      <w:r w:rsidRPr="004C7D72">
        <w:tab/>
        <w:t xml:space="preserve">De Graeve D, Smet A, Mehnert, Caleo S, Miadi-Fargier H, Mosqueda GJ, </w:t>
      </w:r>
      <w:r w:rsidRPr="004C7D72">
        <w:rPr>
          <w:i/>
        </w:rPr>
        <w:t>et al</w:t>
      </w:r>
      <w:r w:rsidRPr="004C7D72">
        <w:t>. Long-acting risperidone compared with oral olanzapine and haloperidol depot in schizophrenia: a Belgian cost-effectiveness analysis. PharmacoEconomics. 2005;23(Supplement 1):35-47.</w:t>
      </w:r>
    </w:p>
    <w:p w14:paraId="18291FC6" w14:textId="2FEF6EE1" w:rsidR="004C7D72" w:rsidRPr="004C7D72" w:rsidRDefault="004C7D72" w:rsidP="004C7D72">
      <w:pPr>
        <w:pStyle w:val="EndNoteBibliography"/>
      </w:pPr>
      <w:r w:rsidRPr="004C7D72">
        <w:t>14.</w:t>
      </w:r>
      <w:r w:rsidRPr="004C7D72">
        <w:tab/>
        <w:t xml:space="preserve">Dilla T, Moller J, O'Donohoe P, Alvarez M, Sacristan JA, Happich M, </w:t>
      </w:r>
      <w:r w:rsidRPr="004C7D72">
        <w:rPr>
          <w:i/>
        </w:rPr>
        <w:t>et al</w:t>
      </w:r>
      <w:r w:rsidRPr="004C7D72">
        <w:t>. Long-acting olanzapine versus long-acting risperidone for schizophrenia in Spain - a cost-effectiveness comparison. BMC Psychiatry. 2014;14(1):298.</w:t>
      </w:r>
    </w:p>
    <w:p w14:paraId="0BD00E03" w14:textId="5A297414" w:rsidR="004C7D72" w:rsidRPr="004C7D72" w:rsidRDefault="004C7D72" w:rsidP="004C7D72">
      <w:pPr>
        <w:pStyle w:val="EndNoteBibliography"/>
      </w:pPr>
      <w:r w:rsidRPr="004C7D72">
        <w:lastRenderedPageBreak/>
        <w:t>15.</w:t>
      </w:r>
      <w:r w:rsidRPr="004C7D72">
        <w:tab/>
        <w:t xml:space="preserve">Druais S, Doutriaux A, Cognet M, Godet A, Lancon C, Levy P, </w:t>
      </w:r>
      <w:r w:rsidRPr="004C7D72">
        <w:rPr>
          <w:i/>
        </w:rPr>
        <w:t>et al</w:t>
      </w:r>
      <w:r w:rsidRPr="004C7D72">
        <w:t>. Cost Effectiveness of Paliperidone Long-Acting Injectable Versus Other Antipsychotics for the Maintenance Treatment of Schizophrenia in France. PharmacoEconomics. 2016;34(4):363-91.</w:t>
      </w:r>
    </w:p>
    <w:p w14:paraId="04D48604" w14:textId="77777777" w:rsidR="004C7D72" w:rsidRPr="004C7D72" w:rsidRDefault="004C7D72" w:rsidP="004C7D72">
      <w:pPr>
        <w:pStyle w:val="EndNoteBibliography"/>
      </w:pPr>
      <w:r w:rsidRPr="004C7D72">
        <w:t>16.</w:t>
      </w:r>
      <w:r w:rsidRPr="004C7D72">
        <w:tab/>
        <w:t>Einarson TR, Bereza BG, Tedouri F, Van Impe K, Denee TR, Dries PJT. Cost-effectiveness of 3-month paliperidone therapy for chronic schizophrenia in the Netherlands. Journal of Medical Economics. 2017;20(11):1187-99.</w:t>
      </w:r>
    </w:p>
    <w:p w14:paraId="6D95922E" w14:textId="77777777" w:rsidR="004C7D72" w:rsidRPr="004C7D72" w:rsidRDefault="004C7D72" w:rsidP="004C7D72">
      <w:pPr>
        <w:pStyle w:val="EndNoteBibliography"/>
      </w:pPr>
      <w:r w:rsidRPr="004C7D72">
        <w:t>17.</w:t>
      </w:r>
      <w:r w:rsidRPr="004C7D72">
        <w:tab/>
        <w:t>Einarson TR, Maia-Lopes S, Goswami P, Bereza BG, Van Impe K. Economic analysis of paliperidone long-acting injectable for chronic schizophrenia in Portugal. Journal of Medical Economics. 2016;19(9):913-21.</w:t>
      </w:r>
    </w:p>
    <w:p w14:paraId="3A1873BD" w14:textId="77777777" w:rsidR="004C7D72" w:rsidRPr="004C7D72" w:rsidRDefault="004C7D72" w:rsidP="004C7D72">
      <w:pPr>
        <w:pStyle w:val="EndNoteBibliography"/>
      </w:pPr>
      <w:r w:rsidRPr="004C7D72">
        <w:t>18.</w:t>
      </w:r>
      <w:r w:rsidRPr="004C7D72">
        <w:tab/>
        <w:t>Einarson TR, Pudas H, Goswami P, Van Impe K, Bereza BG. Pharmacoeconomics of long-Acting atypical antipsychotics for acutely relapsed chronic schizophrenia in Finland. Journal of Medical Economics. 2016;19(2):111-20.</w:t>
      </w:r>
    </w:p>
    <w:p w14:paraId="5563B309" w14:textId="3E8BA033" w:rsidR="004C7D72" w:rsidRPr="004C7D72" w:rsidRDefault="004C7D72" w:rsidP="004C7D72">
      <w:pPr>
        <w:pStyle w:val="EndNoteBibliography"/>
      </w:pPr>
      <w:r w:rsidRPr="004C7D72">
        <w:t>19.</w:t>
      </w:r>
      <w:r w:rsidRPr="004C7D72">
        <w:tab/>
        <w:t xml:space="preserve">Einarson TR, Vicente C, Zilbershtein R, Piwko C, Bo CN, Pudas H, </w:t>
      </w:r>
      <w:r w:rsidRPr="004C7D72">
        <w:rPr>
          <w:i/>
        </w:rPr>
        <w:t>et al</w:t>
      </w:r>
      <w:r w:rsidRPr="004C7D72">
        <w:t>. Pharmacoeconomics of depot antipsychotics for treating chronic schizophrenia in Sweden. Nordic Journal of Psychiatry. 2014;68(6):416-27.</w:t>
      </w:r>
    </w:p>
    <w:p w14:paraId="47B7452A" w14:textId="0E1B0126" w:rsidR="004C7D72" w:rsidRPr="004C7D72" w:rsidRDefault="004C7D72" w:rsidP="004C7D72">
      <w:pPr>
        <w:pStyle w:val="EndNoteBibliography"/>
      </w:pPr>
      <w:r w:rsidRPr="004C7D72">
        <w:t>20.</w:t>
      </w:r>
      <w:r w:rsidRPr="004C7D72">
        <w:tab/>
        <w:t xml:space="preserve">Einarson TR, Pudas H, Zilbershtein R, Jensen R, Vicente C, Piwko C, </w:t>
      </w:r>
      <w:r w:rsidRPr="004C7D72">
        <w:rPr>
          <w:i/>
        </w:rPr>
        <w:t>et al</w:t>
      </w:r>
      <w:r w:rsidRPr="004C7D72">
        <w:t>. Cost-effectiveness analysis of atypical long-acting antipsychotics for treating chronic schizophrenia in Finland. Journal of Medical Economics. 2013;16(9):1096-105.</w:t>
      </w:r>
    </w:p>
    <w:p w14:paraId="6BC5BB76" w14:textId="705B774E" w:rsidR="004C7D72" w:rsidRPr="004C7D72" w:rsidRDefault="004C7D72" w:rsidP="004C7D72">
      <w:pPr>
        <w:pStyle w:val="EndNoteBibliography"/>
      </w:pPr>
      <w:r w:rsidRPr="004C7D72">
        <w:t>21.</w:t>
      </w:r>
      <w:r w:rsidRPr="004C7D72">
        <w:tab/>
        <w:t xml:space="preserve">Einarson TR, Vicente C, Zilbershtein R, Piwko C, Bo CN, Pudas H, </w:t>
      </w:r>
      <w:r w:rsidRPr="004C7D72">
        <w:rPr>
          <w:i/>
        </w:rPr>
        <w:t>et al</w:t>
      </w:r>
      <w:r w:rsidRPr="004C7D72">
        <w:t>. Pharmacoeconomic analysis of paliperidone palmitate versus olanzapine pamoate for chronic schizophrenia in Norway. Acta Neuropsychiatrica. 2013;25(2):85-94.</w:t>
      </w:r>
    </w:p>
    <w:p w14:paraId="79336594" w14:textId="77777777" w:rsidR="004C7D72" w:rsidRPr="004C7D72" w:rsidRDefault="004C7D72" w:rsidP="004C7D72">
      <w:pPr>
        <w:pStyle w:val="EndNoteBibliography"/>
      </w:pPr>
      <w:r w:rsidRPr="004C7D72">
        <w:t>22.</w:t>
      </w:r>
      <w:r w:rsidRPr="004C7D72">
        <w:tab/>
        <w:t>Einarson TR, Zilbershtein R, Skoupa J, Vesela S, Garg M, Hemels ME. Economic and clinical comparison of atypical depot antipsychotic drugs for treatment of chronic schizophrenia in the Czech Republic. Journal of Medical Economics. 2013;16(9):1089-95.</w:t>
      </w:r>
    </w:p>
    <w:p w14:paraId="2656190C" w14:textId="22CE36F0" w:rsidR="004C7D72" w:rsidRPr="004C7D72" w:rsidRDefault="004C7D72" w:rsidP="004C7D72">
      <w:pPr>
        <w:pStyle w:val="EndNoteBibliography"/>
      </w:pPr>
      <w:r w:rsidRPr="004C7D72">
        <w:t>23.</w:t>
      </w:r>
      <w:r w:rsidRPr="004C7D72">
        <w:tab/>
        <w:t xml:space="preserve">Einarson TR, Geitona M, Chaidemenos A, Karpouza V, Mougiakos T, Paterakis P, </w:t>
      </w:r>
      <w:r w:rsidRPr="004C7D72">
        <w:rPr>
          <w:i/>
        </w:rPr>
        <w:t>et al</w:t>
      </w:r>
      <w:r w:rsidRPr="004C7D72">
        <w:t>. Pharmacoeconomic analysis of paliperidone palmitate for treating schizophrenia in Greece. Annals of General Psychiatry. 2012;11(1):18.</w:t>
      </w:r>
    </w:p>
    <w:p w14:paraId="5C1F1D9B" w14:textId="11B6A958" w:rsidR="004C7D72" w:rsidRPr="004C7D72" w:rsidRDefault="004C7D72" w:rsidP="004C7D72">
      <w:pPr>
        <w:pStyle w:val="EndNoteBibliography"/>
      </w:pPr>
      <w:r w:rsidRPr="004C7D72">
        <w:t>24.</w:t>
      </w:r>
      <w:r w:rsidRPr="004C7D72">
        <w:tab/>
        <w:t xml:space="preserve">Furiak NM, Ascher-Svanum H, Klein RW, Smolen LJ, Lawson AH, Montgomery W, </w:t>
      </w:r>
      <w:r w:rsidRPr="004C7D72">
        <w:rPr>
          <w:i/>
        </w:rPr>
        <w:t>et al</w:t>
      </w:r>
      <w:r w:rsidRPr="004C7D72">
        <w:t>. Cost-effectiveness of olanzapine long-acting injection in the treatment of patients with schizophrenia in the United States: a micro-simulation economic decision model. Curr Med Res Opin. 2011;27(4):713-30.</w:t>
      </w:r>
    </w:p>
    <w:p w14:paraId="3DF8F592" w14:textId="28E7E6BD" w:rsidR="004C7D72" w:rsidRPr="004C7D72" w:rsidRDefault="004C7D72" w:rsidP="004C7D72">
      <w:pPr>
        <w:pStyle w:val="EndNoteBibliography"/>
      </w:pPr>
      <w:r w:rsidRPr="004C7D72">
        <w:t>25.</w:t>
      </w:r>
      <w:r w:rsidRPr="004C7D72">
        <w:tab/>
        <w:t xml:space="preserve">Furiak NM, Ascher-Svanum H, Klein RW, Smolen LJ, Lawson AH, Conley RR, </w:t>
      </w:r>
      <w:r w:rsidRPr="004C7D72">
        <w:rPr>
          <w:i/>
        </w:rPr>
        <w:t>et al</w:t>
      </w:r>
      <w:r w:rsidRPr="004C7D72">
        <w:t>. Cost-effectiveness model comparing olanzapine and other oral atypical antipsychotics in the treatment of schizophrenia in the United States. Cost Eff Resour Alloc. 2009;7:4.</w:t>
      </w:r>
    </w:p>
    <w:p w14:paraId="5C0F9772" w14:textId="77777777" w:rsidR="004C7D72" w:rsidRPr="004C7D72" w:rsidRDefault="004C7D72" w:rsidP="004C7D72">
      <w:pPr>
        <w:pStyle w:val="EndNoteBibliography"/>
      </w:pPr>
      <w:r w:rsidRPr="004C7D72">
        <w:t>26.</w:t>
      </w:r>
      <w:r w:rsidRPr="004C7D72">
        <w:tab/>
        <w:t>Garcia-Ruiz AJ, Perez-Costillas L, Montesinos AC, Alcalde J, Oyaguez I, Casado MA. Cost-effectiveness analysis of antipsychotics in reducing schizophrenia relapses. Health Economics Review. 2012;2(1):8.</w:t>
      </w:r>
    </w:p>
    <w:p w14:paraId="612F66C2" w14:textId="77777777" w:rsidR="004C7D72" w:rsidRPr="004C7D72" w:rsidRDefault="004C7D72" w:rsidP="004C7D72">
      <w:pPr>
        <w:pStyle w:val="EndNoteBibliography"/>
      </w:pPr>
      <w:r w:rsidRPr="004C7D72">
        <w:t>27.</w:t>
      </w:r>
      <w:r w:rsidRPr="004C7D72">
        <w:tab/>
        <w:t>Geitona M, Kousoulakou H, Ollandezos M, Athanasakis K, Papanicolaou S, Kyriopoulos I. Costs and effects of paliperidone extended release compared with alternative oral antipsychotic agents in patients with schizophrenia in Greece: a cost effectiveness study. Annals of General Psychiatry. 2008;7:16.</w:t>
      </w:r>
    </w:p>
    <w:p w14:paraId="07B95574" w14:textId="77777777" w:rsidR="004C7D72" w:rsidRPr="004C7D72" w:rsidRDefault="004C7D72" w:rsidP="004C7D72">
      <w:pPr>
        <w:pStyle w:val="EndNoteBibliography"/>
      </w:pPr>
      <w:r w:rsidRPr="004C7D72">
        <w:t>28.</w:t>
      </w:r>
      <w:r w:rsidRPr="004C7D72">
        <w:tab/>
        <w:t>Graham CN, Mauskopf JA, Lawson AH, Ascher-Svanum H, Bruhn D. Updating and confirming an industry-sponsored pharmacoeconomic model: comparing two antipsychotics in the treatment of schizophrenia. Value in Health. 2012;15(1):55-64.</w:t>
      </w:r>
    </w:p>
    <w:p w14:paraId="3B947BA6" w14:textId="7F767516" w:rsidR="004C7D72" w:rsidRPr="004C7D72" w:rsidRDefault="004C7D72" w:rsidP="004C7D72">
      <w:pPr>
        <w:pStyle w:val="EndNoteBibliography"/>
      </w:pPr>
      <w:r w:rsidRPr="004C7D72">
        <w:t>29.</w:t>
      </w:r>
      <w:r w:rsidRPr="004C7D72">
        <w:tab/>
        <w:t xml:space="preserve">Heeg B, Antunes J, Figueira M, Jara J, Teixeira J, Palha A, </w:t>
      </w:r>
      <w:r w:rsidRPr="004C7D72">
        <w:rPr>
          <w:i/>
        </w:rPr>
        <w:t>et al</w:t>
      </w:r>
      <w:r w:rsidRPr="004C7D72">
        <w:t>. Cost-effectiveness and budget impact of long-acting risperidone in Portugal: A modeling exercise. Current Medical Research and Opinion. 2008;24(2):349-58.</w:t>
      </w:r>
    </w:p>
    <w:p w14:paraId="6F85E2A3" w14:textId="2E9F496E" w:rsidR="004C7D72" w:rsidRPr="004C7D72" w:rsidRDefault="004C7D72" w:rsidP="004C7D72">
      <w:pPr>
        <w:pStyle w:val="EndNoteBibliography"/>
      </w:pPr>
      <w:r w:rsidRPr="004C7D72">
        <w:t>30.</w:t>
      </w:r>
      <w:r w:rsidRPr="004C7D72">
        <w:tab/>
        <w:t xml:space="preserve">Heeg B, Buskens E, Botteman M, Caleo S, Ingham M, Damen J, </w:t>
      </w:r>
      <w:r w:rsidRPr="004C7D72">
        <w:rPr>
          <w:i/>
        </w:rPr>
        <w:t>et al</w:t>
      </w:r>
      <w:r w:rsidRPr="004C7D72">
        <w:t>. The cost-effectiveness of atypicals in the UK. Value in Health. 2008;11(7):1007-21.</w:t>
      </w:r>
    </w:p>
    <w:p w14:paraId="43729B3E" w14:textId="77777777" w:rsidR="004C7D72" w:rsidRPr="004C7D72" w:rsidRDefault="004C7D72" w:rsidP="004C7D72">
      <w:pPr>
        <w:pStyle w:val="EndNoteBibliography"/>
      </w:pPr>
      <w:r w:rsidRPr="004C7D72">
        <w:lastRenderedPageBreak/>
        <w:t>31.</w:t>
      </w:r>
      <w:r w:rsidRPr="004C7D72">
        <w:tab/>
        <w:t>Hensen M, Heeg B, Lothgren M, van Hout B. Cost effectiveness of long-acting risperidone in Sweden. Appl Health Econ Health Policy. 2010;8(5):327-41.</w:t>
      </w:r>
    </w:p>
    <w:p w14:paraId="74021045" w14:textId="781C5686" w:rsidR="004C7D72" w:rsidRPr="004C7D72" w:rsidRDefault="004C7D72" w:rsidP="004C7D72">
      <w:pPr>
        <w:pStyle w:val="EndNoteBibliography"/>
      </w:pPr>
      <w:r w:rsidRPr="004C7D72">
        <w:t>32.</w:t>
      </w:r>
      <w:r w:rsidRPr="004C7D72">
        <w:tab/>
        <w:t xml:space="preserve">Jukic V, Jakovljevic M, Filipcic I, Herceg M, Silic A, Tomljanovic T, </w:t>
      </w:r>
      <w:r w:rsidRPr="004C7D72">
        <w:rPr>
          <w:i/>
        </w:rPr>
        <w:t>et al</w:t>
      </w:r>
      <w:r w:rsidRPr="004C7D72">
        <w:t>. Cost-utility analysis of depot atypical antipsychotics for chronic schizophrenia in Croatia2013. 181-8 p.</w:t>
      </w:r>
    </w:p>
    <w:p w14:paraId="64943AA0" w14:textId="77777777" w:rsidR="004C7D72" w:rsidRPr="004C7D72" w:rsidRDefault="004C7D72" w:rsidP="004C7D72">
      <w:pPr>
        <w:pStyle w:val="EndNoteBibliography"/>
      </w:pPr>
      <w:r w:rsidRPr="004C7D72">
        <w:t>33.</w:t>
      </w:r>
      <w:r w:rsidRPr="004C7D72">
        <w:tab/>
        <w:t>Kasteng F, Eriksson J, Sennfalt K, Lindgren P. Metabolic effects and cost-effectiveness of aripiprazole versus olanzapine in schizophrenia and bipolar disorder. Acta Psychiatrica Scandinavica. 2011;124(3):214-25.</w:t>
      </w:r>
    </w:p>
    <w:p w14:paraId="2D557B70" w14:textId="77777777" w:rsidR="004C7D72" w:rsidRPr="004C7D72" w:rsidRDefault="004C7D72" w:rsidP="004C7D72">
      <w:pPr>
        <w:pStyle w:val="EndNoteBibliography"/>
      </w:pPr>
      <w:r w:rsidRPr="004C7D72">
        <w:t>34.</w:t>
      </w:r>
      <w:r w:rsidRPr="004C7D72">
        <w:tab/>
        <w:t>Kim BR, Lee TJ, Lee HJ, Park BH, Yang BM. Cost-effectiveness of sertindole among atypical antipsychotics in the treatment of schizophrenia in South Korea. Value in Health Regional Issues. 2012;1(1):59-65.</w:t>
      </w:r>
    </w:p>
    <w:p w14:paraId="20246CF2" w14:textId="77777777" w:rsidR="004C7D72" w:rsidRPr="004C7D72" w:rsidRDefault="004C7D72" w:rsidP="004C7D72">
      <w:pPr>
        <w:pStyle w:val="EndNoteBibliography"/>
      </w:pPr>
      <w:r w:rsidRPr="004C7D72">
        <w:t>35.</w:t>
      </w:r>
      <w:r w:rsidRPr="004C7D72">
        <w:tab/>
        <w:t>Kim K, Aas E. Cost-effectiveness analysis of olanzapine and risperidone in Norway. J Ment Health Policy Econ. 2011;14(3):125-35.</w:t>
      </w:r>
    </w:p>
    <w:p w14:paraId="766583AB" w14:textId="77777777" w:rsidR="004C7D72" w:rsidRPr="004C7D72" w:rsidRDefault="004C7D72" w:rsidP="004C7D72">
      <w:pPr>
        <w:pStyle w:val="EndNoteBibliography"/>
      </w:pPr>
      <w:r w:rsidRPr="004C7D72">
        <w:t>36.</w:t>
      </w:r>
      <w:r w:rsidRPr="004C7D72">
        <w:tab/>
        <w:t>Lachaine J, Beauchemin C, Mathurin K, Gilbert D, Beillat M. Cost-effectiveness of asenapine in the treatment of schizophrenia in Canada. Journal of Medical Economics. 2014;17(4):296-304.</w:t>
      </w:r>
    </w:p>
    <w:p w14:paraId="66931AA7" w14:textId="77777777" w:rsidR="004C7D72" w:rsidRPr="004C7D72" w:rsidRDefault="004C7D72" w:rsidP="004C7D72">
      <w:pPr>
        <w:pStyle w:val="EndNoteBibliography"/>
      </w:pPr>
      <w:r w:rsidRPr="004C7D72">
        <w:t>37.</w:t>
      </w:r>
      <w:r w:rsidRPr="004C7D72">
        <w:tab/>
        <w:t>Laux G, Heeg B, van Hout BA, Mehnert A. Costs and effects of long-acting risperidone compared with oral atypical and conventional depot formulations in Germany. Pharmacoeconomics. 2005;23 Suppl 1:49-61.</w:t>
      </w:r>
    </w:p>
    <w:p w14:paraId="36299BAD" w14:textId="4258C051" w:rsidR="004C7D72" w:rsidRPr="004C7D72" w:rsidRDefault="004C7D72" w:rsidP="004C7D72">
      <w:pPr>
        <w:pStyle w:val="EndNoteBibliography"/>
      </w:pPr>
      <w:r w:rsidRPr="004C7D72">
        <w:t>38.</w:t>
      </w:r>
      <w:r w:rsidRPr="004C7D72">
        <w:tab/>
        <w:t xml:space="preserve">Lin L, Zhao YJ, Zhou HJ, Khoo AL, Teng M, Soh LB, </w:t>
      </w:r>
      <w:r w:rsidRPr="004C7D72">
        <w:rPr>
          <w:i/>
        </w:rPr>
        <w:t>et al</w:t>
      </w:r>
      <w:r w:rsidRPr="004C7D72">
        <w:t>. Comparative cost-effectiveness of 11 oral antipsychotics for relapse prevention in schizophrenia within Singapore using effectiveness estimates from a network meta-analysis. International Clinical Psychopharmacology. 2016;31(2):84-92.</w:t>
      </w:r>
    </w:p>
    <w:p w14:paraId="58648EAC" w14:textId="77777777" w:rsidR="004C7D72" w:rsidRPr="004C7D72" w:rsidRDefault="004C7D72" w:rsidP="004C7D72">
      <w:pPr>
        <w:pStyle w:val="EndNoteBibliography"/>
      </w:pPr>
      <w:r w:rsidRPr="004C7D72">
        <w:t>39.</w:t>
      </w:r>
      <w:r w:rsidRPr="004C7D72">
        <w:tab/>
        <w:t>Lindner LM, Marasciulo AC, Farias MR, Grohs GE. Economic evaluation of antipsychotic drugs for schizophrenia treatment within the Brazilian Healthcare System. Revista de Saude Publica. 2009;43 Suppl 1:62-9.</w:t>
      </w:r>
    </w:p>
    <w:p w14:paraId="07D56291" w14:textId="77777777" w:rsidR="004C7D72" w:rsidRPr="004C7D72" w:rsidRDefault="004C7D72" w:rsidP="004C7D72">
      <w:pPr>
        <w:pStyle w:val="EndNoteBibliography"/>
      </w:pPr>
      <w:r w:rsidRPr="004C7D72">
        <w:t>40.</w:t>
      </w:r>
      <w:r w:rsidRPr="004C7D72">
        <w:tab/>
        <w:t>Lindstrom E, Eberhard J, Fors BM, Hansen K, Sapin C. A pharmacoeconomic analysis of sertindole in the treatment of schizophrenia in Sweden. Nordic Journal of Psychiatry. 2011;65(6):403-13.</w:t>
      </w:r>
    </w:p>
    <w:p w14:paraId="4FF95F08" w14:textId="77777777" w:rsidR="004C7D72" w:rsidRPr="004C7D72" w:rsidRDefault="004C7D72" w:rsidP="004C7D72">
      <w:pPr>
        <w:pStyle w:val="EndNoteBibliography"/>
      </w:pPr>
      <w:r w:rsidRPr="004C7D72">
        <w:t>41.</w:t>
      </w:r>
      <w:r w:rsidRPr="004C7D72">
        <w:tab/>
        <w:t>Lubinga SJ, Mutamba BB, Nganizi A, Babigumira JB. A cost-effectiveness analysis of antipsychotics for treatment of schizophrenia in Uganda. Value in Health. 2015;18 (3):A121.</w:t>
      </w:r>
    </w:p>
    <w:p w14:paraId="4E7B6738" w14:textId="77777777" w:rsidR="004C7D72" w:rsidRPr="004C7D72" w:rsidRDefault="004C7D72" w:rsidP="004C7D72">
      <w:pPr>
        <w:pStyle w:val="EndNoteBibliography"/>
      </w:pPr>
      <w:r w:rsidRPr="004C7D72">
        <w:t>42.</w:t>
      </w:r>
      <w:r w:rsidRPr="004C7D72">
        <w:tab/>
        <w:t>Magnus A, Carr V, Mihalopoulos C, Carter R, Vos T. Assessing cost-effectiveness of drug interventions for schizophrenia. Australian and New Zealand Journal of Psychiatry. 2005;39(1-2):44-54.</w:t>
      </w:r>
    </w:p>
    <w:p w14:paraId="3C2D74D6" w14:textId="77777777" w:rsidR="004C7D72" w:rsidRPr="004C7D72" w:rsidRDefault="004C7D72" w:rsidP="004C7D72">
      <w:pPr>
        <w:pStyle w:val="EndNoteBibliography"/>
      </w:pPr>
      <w:r w:rsidRPr="004C7D72">
        <w:t>43.</w:t>
      </w:r>
      <w:r w:rsidRPr="004C7D72">
        <w:tab/>
        <w:t>McIntyre RS, Cragin L, Sorensen S, Naci H, Baker T, Roussy J-P. Comparison of the metabolic and economic consequences of long-term treatment of schizophrenia using ziprasidone, olanzapine, quetiapine and risperidone in Canada: A cost-effectiveness analysis. Journal of Evaluation in Clinical Practice. 2010;16(4):744-55.</w:t>
      </w:r>
    </w:p>
    <w:p w14:paraId="0DC157D5" w14:textId="77777777" w:rsidR="004C7D72" w:rsidRPr="004C7D72" w:rsidRDefault="004C7D72" w:rsidP="004C7D72">
      <w:pPr>
        <w:pStyle w:val="EndNoteBibliography"/>
      </w:pPr>
      <w:r w:rsidRPr="004C7D72">
        <w:t>44.</w:t>
      </w:r>
      <w:r w:rsidRPr="004C7D72">
        <w:tab/>
        <w:t>Mehnert A, Nicholl D, Pudas H, Martin M, McGuire A. Cost effectiveness of paliperidone palmitate versus risperidone long-acting injectable and olanzapine pamoate for the treatment of patients with schizophrenia in Sweden. Journal of Medical Economics. 2012;15(5):844-61.</w:t>
      </w:r>
    </w:p>
    <w:p w14:paraId="60FF8385" w14:textId="77777777" w:rsidR="004C7D72" w:rsidRPr="004C7D72" w:rsidRDefault="004C7D72" w:rsidP="004C7D72">
      <w:pPr>
        <w:pStyle w:val="EndNoteBibliography"/>
      </w:pPr>
      <w:r w:rsidRPr="004C7D72">
        <w:t>45.</w:t>
      </w:r>
      <w:r w:rsidRPr="004C7D72">
        <w:tab/>
        <w:t>Mould-Quevedo J, Contreras-Hernandez I, Verduzco W, Mejia-Arangure JM, Garduno-Espinosa J. Cost-effectiveness simulation analysis of schizophrenia at the Instituto Mexicano del Seguro Social: Assessment of typical and atypical antipsychotics. Rev. 2009;2(3):108-18.</w:t>
      </w:r>
    </w:p>
    <w:p w14:paraId="5ECF1E61" w14:textId="77777777" w:rsidR="004C7D72" w:rsidRPr="004C7D72" w:rsidRDefault="004C7D72" w:rsidP="004C7D72">
      <w:pPr>
        <w:pStyle w:val="EndNoteBibliography"/>
      </w:pPr>
      <w:r w:rsidRPr="004C7D72">
        <w:t>46.</w:t>
      </w:r>
      <w:r w:rsidRPr="004C7D72">
        <w:tab/>
        <w:t>National Collaborating Centre for Mental Health. Psychosis and schizophrenia in adults: prevention and management. NICE guideline (CG178).2014.</w:t>
      </w:r>
    </w:p>
    <w:p w14:paraId="758788C2" w14:textId="038709A4" w:rsidR="004C7D72" w:rsidRPr="004C7D72" w:rsidRDefault="004C7D72" w:rsidP="004C7D72">
      <w:pPr>
        <w:pStyle w:val="EndNoteBibliography"/>
      </w:pPr>
      <w:r w:rsidRPr="004C7D72">
        <w:lastRenderedPageBreak/>
        <w:t>47.</w:t>
      </w:r>
      <w:r w:rsidRPr="004C7D72">
        <w:tab/>
        <w:t xml:space="preserve">Nemeth B, Bendes R, Nagy B, Gotze A, Koczian K, Horvath M, </w:t>
      </w:r>
      <w:r w:rsidRPr="004C7D72">
        <w:rPr>
          <w:i/>
        </w:rPr>
        <w:t>et al</w:t>
      </w:r>
      <w:r w:rsidRPr="004C7D72">
        <w:t>. Cost-utility analysis of cariprazine compared to risperidone among patients with negative symptoms of schizophrenia. Health Policy and Technology. 2019;8(1):84-91.</w:t>
      </w:r>
    </w:p>
    <w:p w14:paraId="047CF442" w14:textId="77777777" w:rsidR="004C7D72" w:rsidRPr="004C7D72" w:rsidRDefault="004C7D72" w:rsidP="004C7D72">
      <w:pPr>
        <w:pStyle w:val="EndNoteBibliography"/>
      </w:pPr>
      <w:r w:rsidRPr="004C7D72">
        <w:t>48.</w:t>
      </w:r>
      <w:r w:rsidRPr="004C7D72">
        <w:tab/>
        <w:t>Nuhoho S, Saad A, Saumell G, Ribes D, El Khoury AC. Economic evaluation of paliperidone palmitate once monthly for treating chronic schizophrenia patients in the United Arab Emirates. Current Medical Research and Opinion. 2018;34(4):601-11.</w:t>
      </w:r>
    </w:p>
    <w:p w14:paraId="55826BCD" w14:textId="77777777" w:rsidR="004C7D72" w:rsidRPr="004C7D72" w:rsidRDefault="004C7D72" w:rsidP="004C7D72">
      <w:pPr>
        <w:pStyle w:val="EndNoteBibliography"/>
      </w:pPr>
      <w:r w:rsidRPr="004C7D72">
        <w:t>49.</w:t>
      </w:r>
      <w:r w:rsidRPr="004C7D72">
        <w:tab/>
        <w:t>Obradovic M, Mrhar A, Kos M. Cost-effectiveness of antipsychotics for outpatients with chronic schizophrenia. International Journal of Clinical Practice. 2007;61(12):1979-88.</w:t>
      </w:r>
    </w:p>
    <w:p w14:paraId="36C3B048" w14:textId="77777777" w:rsidR="004C7D72" w:rsidRPr="004C7D72" w:rsidRDefault="004C7D72" w:rsidP="004C7D72">
      <w:pPr>
        <w:pStyle w:val="EndNoteBibliography"/>
      </w:pPr>
      <w:r w:rsidRPr="004C7D72">
        <w:t>50.</w:t>
      </w:r>
      <w:r w:rsidRPr="004C7D72">
        <w:tab/>
        <w:t>Park T, Kuntz KM. Cost-effectiveness of second-generation antipsychotics for the treatment of schizophrenia. Value in Health. 2014;17(4):310-9.</w:t>
      </w:r>
    </w:p>
    <w:p w14:paraId="2630ACFF" w14:textId="77777777" w:rsidR="004C7D72" w:rsidRPr="004C7D72" w:rsidRDefault="004C7D72" w:rsidP="004C7D72">
      <w:pPr>
        <w:pStyle w:val="EndNoteBibliography"/>
      </w:pPr>
      <w:r w:rsidRPr="004C7D72">
        <w:t>51.</w:t>
      </w:r>
      <w:r w:rsidRPr="004C7D72">
        <w:tab/>
        <w:t>Pribylova L, Kolek M, Vesela S, Duba J, Slesinger J, Doleckova J. De novo cost-utility analysis of oral paliperidone in the treatment of schizoaffective disorder. Journal of Psychiatric Research. 2015;70:33-7.</w:t>
      </w:r>
    </w:p>
    <w:p w14:paraId="078A1F23" w14:textId="77777777" w:rsidR="004C7D72" w:rsidRPr="004C7D72" w:rsidRDefault="004C7D72" w:rsidP="004C7D72">
      <w:pPr>
        <w:pStyle w:val="EndNoteBibliography"/>
      </w:pPr>
      <w:r w:rsidRPr="004C7D72">
        <w:t>52.</w:t>
      </w:r>
      <w:r w:rsidRPr="004C7D72">
        <w:tab/>
        <w:t>Rajagopalan K, Trueman D, Crowe L, Squirrell D, Loebel A. Cost-Utility Analysis of Lurasidone Versus Aripiprazole in Adults with Schizophrenia. PharmacoEconomics. 2016;34(7):709-21.</w:t>
      </w:r>
    </w:p>
    <w:p w14:paraId="296386B7" w14:textId="77777777" w:rsidR="004C7D72" w:rsidRPr="004C7D72" w:rsidRDefault="004C7D72" w:rsidP="004C7D72">
      <w:pPr>
        <w:pStyle w:val="EndNoteBibliography"/>
      </w:pPr>
      <w:r w:rsidRPr="004C7D72">
        <w:t>53.</w:t>
      </w:r>
      <w:r w:rsidRPr="004C7D72">
        <w:tab/>
        <w:t>Tempest M, Sapin C, Beillat M, Robinson P, Treur M. Cost-effectiveness analysis of aripiprazole once-monthly for the treatment of schizophrenia in the UK. Journal of Mental Health Policy and Economics. 2015;18(4):185-200.</w:t>
      </w:r>
    </w:p>
    <w:p w14:paraId="1D238D13" w14:textId="77777777" w:rsidR="004C7D72" w:rsidRPr="004C7D72" w:rsidRDefault="004C7D72" w:rsidP="004C7D72">
      <w:pPr>
        <w:pStyle w:val="EndNoteBibliography"/>
      </w:pPr>
      <w:r w:rsidRPr="004C7D72">
        <w:t>54.</w:t>
      </w:r>
      <w:r w:rsidRPr="004C7D72">
        <w:tab/>
        <w:t>Thavornwattanayong W, Lertsirimunkong J, Thongkerd N, Pitakthanin N, Wettayanon P, Pongjakpanit H. Cost-effectiveness analysis of aripiprazole compared with risperidone in the treatment of acute schizophrenia patients in Thailand. Thai Journal of Pharmaceutical Sciences. 2018;42(3):169-75.</w:t>
      </w:r>
    </w:p>
    <w:p w14:paraId="6C5F4F24" w14:textId="2E86BE7B" w:rsidR="004C7D72" w:rsidRPr="004C7D72" w:rsidRDefault="004C7D72" w:rsidP="004C7D72">
      <w:pPr>
        <w:pStyle w:val="EndNoteBibliography"/>
      </w:pPr>
      <w:r w:rsidRPr="004C7D72">
        <w:t>55.</w:t>
      </w:r>
      <w:r w:rsidRPr="004C7D72">
        <w:tab/>
        <w:t xml:space="preserve">Treur M, Baca E, Bobes J, Canas F, Salvador L, Gonzalez B, </w:t>
      </w:r>
      <w:r w:rsidRPr="004C7D72">
        <w:rPr>
          <w:i/>
        </w:rPr>
        <w:t>et al</w:t>
      </w:r>
      <w:r w:rsidRPr="004C7D72">
        <w:t>. The cost-effectiveness of paliperidone extended release in Spain. Journal of Medical Economics. 2012;15 Suppl 1:26-34.</w:t>
      </w:r>
    </w:p>
    <w:p w14:paraId="3BCB2492" w14:textId="77777777" w:rsidR="004C7D72" w:rsidRPr="004C7D72" w:rsidRDefault="004C7D72" w:rsidP="004C7D72">
      <w:pPr>
        <w:pStyle w:val="EndNoteBibliography"/>
      </w:pPr>
      <w:r w:rsidRPr="004C7D72">
        <w:t>56.</w:t>
      </w:r>
      <w:r w:rsidRPr="004C7D72">
        <w:tab/>
        <w:t>Treur M, Heeg B, Moller HJ, Schmeding A, van Hout B. A pharmaco-economic analysis of patients with schizophrenia switching to generic risperidone involving a possible compliance loss. BMC Health Services Research. 2009;9:32.</w:t>
      </w:r>
    </w:p>
    <w:p w14:paraId="7F43989D" w14:textId="77777777" w:rsidR="004C7D72" w:rsidRPr="004C7D72" w:rsidRDefault="004C7D72" w:rsidP="004C7D72">
      <w:pPr>
        <w:pStyle w:val="EndNoteBibliography"/>
      </w:pPr>
      <w:r w:rsidRPr="004C7D72">
        <w:t>57.</w:t>
      </w:r>
      <w:r w:rsidRPr="004C7D72">
        <w:tab/>
        <w:t>Yang L, Li M, Tao LB, Zhang M, Nicholl MD, Dong P. Cost-effectiveness of long-acting risperidone injection versus alternative atypical antipsychotic agents in patients with schizophrenia in China. Value in Health. 2009;12 Suppl 3:S66-9.</w:t>
      </w:r>
    </w:p>
    <w:p w14:paraId="67F837EB" w14:textId="5EEBB497" w:rsidR="004C7D72" w:rsidRPr="004C7D72" w:rsidRDefault="004C7D72" w:rsidP="004C7D72">
      <w:pPr>
        <w:pStyle w:val="EndNoteBibliography"/>
      </w:pPr>
      <w:r w:rsidRPr="004C7D72">
        <w:t>58.</w:t>
      </w:r>
      <w:r w:rsidRPr="004C7D72">
        <w:tab/>
        <w:t xml:space="preserve">Yang YK, Tarn YH, Wang TY, Liu CY, Laio YC, Chou YH, </w:t>
      </w:r>
      <w:r w:rsidRPr="004C7D72">
        <w:rPr>
          <w:i/>
        </w:rPr>
        <w:t>et al</w:t>
      </w:r>
      <w:r w:rsidRPr="004C7D72">
        <w:t>. Pharmacoeconomic evaluation of schizophrenia in Taiwan: model comparison of long-acting risperidone versus olanzapine versus depot haloperidol based on estimated costs. Psychiatry and Clinical Neurosciences. 2005;59(4):385-94.</w:t>
      </w:r>
    </w:p>
    <w:p w14:paraId="04DB2D63" w14:textId="153A5764" w:rsidR="004C7D72" w:rsidRPr="004C7D72" w:rsidRDefault="004C7D72" w:rsidP="004C7D72">
      <w:pPr>
        <w:pStyle w:val="EndNoteBibliography"/>
      </w:pPr>
      <w:r w:rsidRPr="004C7D72">
        <w:t>59.</w:t>
      </w:r>
      <w:r w:rsidRPr="004C7D72">
        <w:tab/>
        <w:t xml:space="preserve">Zhao J, Jiang K, Li Q, Zhang Y, Cheng Y, Lin Z, </w:t>
      </w:r>
      <w:r w:rsidRPr="004C7D72">
        <w:rPr>
          <w:i/>
        </w:rPr>
        <w:t>et al</w:t>
      </w:r>
      <w:r w:rsidRPr="004C7D72">
        <w:t>. Cost-effectiveness of olanzapine in the first-line treatment of schizophrenia in China. Journal of medical economics. 2019;22(5):439-46.</w:t>
      </w:r>
    </w:p>
    <w:p w14:paraId="3D9E7C68" w14:textId="77777777" w:rsidR="004C7D72" w:rsidRPr="004C7D72" w:rsidRDefault="004C7D72" w:rsidP="004C7D72">
      <w:pPr>
        <w:pStyle w:val="EndNoteBibliography"/>
      </w:pPr>
      <w:r w:rsidRPr="004C7D72">
        <w:t>60.</w:t>
      </w:r>
      <w:r w:rsidRPr="004C7D72">
        <w:tab/>
        <w:t>Zeidler J, Mahlich J, Greiner W, Heres S. Cost Effectiveness of Paliperidone Palmitate for the Treatment of Schizophrenia in Germany. Applied Health Economics and Health Policy. 2013;11(5):509-21.</w:t>
      </w:r>
    </w:p>
    <w:p w14:paraId="7C8D7742" w14:textId="77777777" w:rsidR="004C7D72" w:rsidRDefault="004C7D72" w:rsidP="00B5784D">
      <w:pPr>
        <w:sectPr w:rsidR="004C7D72" w:rsidSect="004C7D72">
          <w:pgSz w:w="11906" w:h="16838"/>
          <w:pgMar w:top="1440" w:right="1440" w:bottom="1440" w:left="1440" w:header="709" w:footer="709" w:gutter="0"/>
          <w:cols w:space="708"/>
          <w:docGrid w:linePitch="360"/>
        </w:sectPr>
      </w:pPr>
      <w:r>
        <w:fldChar w:fldCharType="end"/>
      </w:r>
    </w:p>
    <w:p w14:paraId="017E1657" w14:textId="79E5B63F" w:rsidR="004C7D72" w:rsidRDefault="004C7D72" w:rsidP="00B5784D"/>
    <w:p w14:paraId="70CEF0A5" w14:textId="77777777" w:rsidR="004C7D72" w:rsidRPr="004C7D72" w:rsidRDefault="004C7D72" w:rsidP="004C7D72"/>
    <w:p w14:paraId="7A5E0726" w14:textId="77777777" w:rsidR="004C7D72" w:rsidRPr="004C7D72" w:rsidRDefault="004C7D72" w:rsidP="004C7D72"/>
    <w:p w14:paraId="6EB56DE2" w14:textId="77777777" w:rsidR="004C7D72" w:rsidRDefault="004C7D72" w:rsidP="004C7D72"/>
    <w:p w14:paraId="5EA1C02A" w14:textId="09DCE263" w:rsidR="007E36C4" w:rsidRDefault="004C7D72" w:rsidP="004C7D72">
      <w:pPr>
        <w:tabs>
          <w:tab w:val="left" w:pos="1790"/>
        </w:tabs>
      </w:pPr>
      <w:r>
        <w:tab/>
      </w:r>
      <w:r>
        <w:tab/>
      </w:r>
    </w:p>
    <w:sectPr w:rsidR="007E36C4" w:rsidSect="00B5784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F35B2"/>
    <w:multiLevelType w:val="hybridMultilevel"/>
    <w:tmpl w:val="5180F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8C4E76"/>
    <w:multiLevelType w:val="hybridMultilevel"/>
    <w:tmpl w:val="B2248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7C4550"/>
    <w:multiLevelType w:val="hybridMultilevel"/>
    <w:tmpl w:val="C1A45A0A"/>
    <w:lvl w:ilvl="0" w:tplc="08090001">
      <w:start w:val="1"/>
      <w:numFmt w:val="bullet"/>
      <w:lvlText w:val=""/>
      <w:lvlJc w:val="left"/>
      <w:pPr>
        <w:ind w:left="-875" w:hanging="360"/>
      </w:pPr>
      <w:rPr>
        <w:rFonts w:ascii="Symbol" w:hAnsi="Symbol" w:hint="default"/>
      </w:rPr>
    </w:lvl>
    <w:lvl w:ilvl="1" w:tplc="08090003" w:tentative="1">
      <w:start w:val="1"/>
      <w:numFmt w:val="bullet"/>
      <w:lvlText w:val="o"/>
      <w:lvlJc w:val="left"/>
      <w:pPr>
        <w:ind w:left="-155" w:hanging="360"/>
      </w:pPr>
      <w:rPr>
        <w:rFonts w:ascii="Courier New" w:hAnsi="Courier New" w:cs="Courier New" w:hint="default"/>
      </w:rPr>
    </w:lvl>
    <w:lvl w:ilvl="2" w:tplc="08090005" w:tentative="1">
      <w:start w:val="1"/>
      <w:numFmt w:val="bullet"/>
      <w:lvlText w:val=""/>
      <w:lvlJc w:val="left"/>
      <w:pPr>
        <w:ind w:left="565" w:hanging="360"/>
      </w:pPr>
      <w:rPr>
        <w:rFonts w:ascii="Wingdings" w:hAnsi="Wingdings" w:hint="default"/>
      </w:rPr>
    </w:lvl>
    <w:lvl w:ilvl="3" w:tplc="08090001" w:tentative="1">
      <w:start w:val="1"/>
      <w:numFmt w:val="bullet"/>
      <w:lvlText w:val=""/>
      <w:lvlJc w:val="left"/>
      <w:pPr>
        <w:ind w:left="1285" w:hanging="360"/>
      </w:pPr>
      <w:rPr>
        <w:rFonts w:ascii="Symbol" w:hAnsi="Symbol" w:hint="default"/>
      </w:rPr>
    </w:lvl>
    <w:lvl w:ilvl="4" w:tplc="08090003" w:tentative="1">
      <w:start w:val="1"/>
      <w:numFmt w:val="bullet"/>
      <w:lvlText w:val="o"/>
      <w:lvlJc w:val="left"/>
      <w:pPr>
        <w:ind w:left="2005" w:hanging="360"/>
      </w:pPr>
      <w:rPr>
        <w:rFonts w:ascii="Courier New" w:hAnsi="Courier New" w:cs="Courier New" w:hint="default"/>
      </w:rPr>
    </w:lvl>
    <w:lvl w:ilvl="5" w:tplc="08090005" w:tentative="1">
      <w:start w:val="1"/>
      <w:numFmt w:val="bullet"/>
      <w:lvlText w:val=""/>
      <w:lvlJc w:val="left"/>
      <w:pPr>
        <w:ind w:left="2725" w:hanging="360"/>
      </w:pPr>
      <w:rPr>
        <w:rFonts w:ascii="Wingdings" w:hAnsi="Wingdings" w:hint="default"/>
      </w:rPr>
    </w:lvl>
    <w:lvl w:ilvl="6" w:tplc="08090001" w:tentative="1">
      <w:start w:val="1"/>
      <w:numFmt w:val="bullet"/>
      <w:lvlText w:val=""/>
      <w:lvlJc w:val="left"/>
      <w:pPr>
        <w:ind w:left="3445" w:hanging="360"/>
      </w:pPr>
      <w:rPr>
        <w:rFonts w:ascii="Symbol" w:hAnsi="Symbol" w:hint="default"/>
      </w:rPr>
    </w:lvl>
    <w:lvl w:ilvl="7" w:tplc="08090003" w:tentative="1">
      <w:start w:val="1"/>
      <w:numFmt w:val="bullet"/>
      <w:lvlText w:val="o"/>
      <w:lvlJc w:val="left"/>
      <w:pPr>
        <w:ind w:left="4165" w:hanging="360"/>
      </w:pPr>
      <w:rPr>
        <w:rFonts w:ascii="Courier New" w:hAnsi="Courier New" w:cs="Courier New" w:hint="default"/>
      </w:rPr>
    </w:lvl>
    <w:lvl w:ilvl="8" w:tplc="08090005" w:tentative="1">
      <w:start w:val="1"/>
      <w:numFmt w:val="bullet"/>
      <w:lvlText w:val=""/>
      <w:lvlJc w:val="left"/>
      <w:pPr>
        <w:ind w:left="4885" w:hanging="360"/>
      </w:pPr>
      <w:rPr>
        <w:rFonts w:ascii="Wingdings" w:hAnsi="Wingdings" w:hint="default"/>
      </w:rPr>
    </w:lvl>
  </w:abstractNum>
  <w:abstractNum w:abstractNumId="3" w15:restartNumberingAfterBreak="0">
    <w:nsid w:val="09831F35"/>
    <w:multiLevelType w:val="hybridMultilevel"/>
    <w:tmpl w:val="E31C2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D86756"/>
    <w:multiLevelType w:val="hybridMultilevel"/>
    <w:tmpl w:val="4216D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963F1A"/>
    <w:multiLevelType w:val="hybridMultilevel"/>
    <w:tmpl w:val="0EDEB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047A41"/>
    <w:multiLevelType w:val="hybridMultilevel"/>
    <w:tmpl w:val="BF76B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17229C"/>
    <w:multiLevelType w:val="hybridMultilevel"/>
    <w:tmpl w:val="DCC4D502"/>
    <w:lvl w:ilvl="0" w:tplc="08090001">
      <w:start w:val="1"/>
      <w:numFmt w:val="bullet"/>
      <w:lvlText w:val=""/>
      <w:lvlJc w:val="left"/>
      <w:pPr>
        <w:ind w:left="283" w:hanging="360"/>
      </w:pPr>
      <w:rPr>
        <w:rFonts w:ascii="Symbol" w:hAnsi="Symbol" w:hint="default"/>
      </w:rPr>
    </w:lvl>
    <w:lvl w:ilvl="1" w:tplc="08090003" w:tentative="1">
      <w:start w:val="1"/>
      <w:numFmt w:val="bullet"/>
      <w:lvlText w:val="o"/>
      <w:lvlJc w:val="left"/>
      <w:pPr>
        <w:ind w:left="1003" w:hanging="360"/>
      </w:pPr>
      <w:rPr>
        <w:rFonts w:ascii="Courier New" w:hAnsi="Courier New" w:cs="Courier New" w:hint="default"/>
      </w:rPr>
    </w:lvl>
    <w:lvl w:ilvl="2" w:tplc="08090005" w:tentative="1">
      <w:start w:val="1"/>
      <w:numFmt w:val="bullet"/>
      <w:lvlText w:val=""/>
      <w:lvlJc w:val="left"/>
      <w:pPr>
        <w:ind w:left="1723" w:hanging="360"/>
      </w:pPr>
      <w:rPr>
        <w:rFonts w:ascii="Wingdings" w:hAnsi="Wingdings" w:hint="default"/>
      </w:rPr>
    </w:lvl>
    <w:lvl w:ilvl="3" w:tplc="08090001" w:tentative="1">
      <w:start w:val="1"/>
      <w:numFmt w:val="bullet"/>
      <w:lvlText w:val=""/>
      <w:lvlJc w:val="left"/>
      <w:pPr>
        <w:ind w:left="2443" w:hanging="360"/>
      </w:pPr>
      <w:rPr>
        <w:rFonts w:ascii="Symbol" w:hAnsi="Symbol" w:hint="default"/>
      </w:rPr>
    </w:lvl>
    <w:lvl w:ilvl="4" w:tplc="08090003" w:tentative="1">
      <w:start w:val="1"/>
      <w:numFmt w:val="bullet"/>
      <w:lvlText w:val="o"/>
      <w:lvlJc w:val="left"/>
      <w:pPr>
        <w:ind w:left="3163" w:hanging="360"/>
      </w:pPr>
      <w:rPr>
        <w:rFonts w:ascii="Courier New" w:hAnsi="Courier New" w:cs="Courier New" w:hint="default"/>
      </w:rPr>
    </w:lvl>
    <w:lvl w:ilvl="5" w:tplc="08090005" w:tentative="1">
      <w:start w:val="1"/>
      <w:numFmt w:val="bullet"/>
      <w:lvlText w:val=""/>
      <w:lvlJc w:val="left"/>
      <w:pPr>
        <w:ind w:left="3883" w:hanging="360"/>
      </w:pPr>
      <w:rPr>
        <w:rFonts w:ascii="Wingdings" w:hAnsi="Wingdings" w:hint="default"/>
      </w:rPr>
    </w:lvl>
    <w:lvl w:ilvl="6" w:tplc="08090001" w:tentative="1">
      <w:start w:val="1"/>
      <w:numFmt w:val="bullet"/>
      <w:lvlText w:val=""/>
      <w:lvlJc w:val="left"/>
      <w:pPr>
        <w:ind w:left="4603" w:hanging="360"/>
      </w:pPr>
      <w:rPr>
        <w:rFonts w:ascii="Symbol" w:hAnsi="Symbol" w:hint="default"/>
      </w:rPr>
    </w:lvl>
    <w:lvl w:ilvl="7" w:tplc="08090003" w:tentative="1">
      <w:start w:val="1"/>
      <w:numFmt w:val="bullet"/>
      <w:lvlText w:val="o"/>
      <w:lvlJc w:val="left"/>
      <w:pPr>
        <w:ind w:left="5323" w:hanging="360"/>
      </w:pPr>
      <w:rPr>
        <w:rFonts w:ascii="Courier New" w:hAnsi="Courier New" w:cs="Courier New" w:hint="default"/>
      </w:rPr>
    </w:lvl>
    <w:lvl w:ilvl="8" w:tplc="08090005" w:tentative="1">
      <w:start w:val="1"/>
      <w:numFmt w:val="bullet"/>
      <w:lvlText w:val=""/>
      <w:lvlJc w:val="left"/>
      <w:pPr>
        <w:ind w:left="6043" w:hanging="360"/>
      </w:pPr>
      <w:rPr>
        <w:rFonts w:ascii="Wingdings" w:hAnsi="Wingdings" w:hint="default"/>
      </w:rPr>
    </w:lvl>
  </w:abstractNum>
  <w:abstractNum w:abstractNumId="8" w15:restartNumberingAfterBreak="0">
    <w:nsid w:val="1F8208F5"/>
    <w:multiLevelType w:val="hybridMultilevel"/>
    <w:tmpl w:val="7C24D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D32052"/>
    <w:multiLevelType w:val="hybridMultilevel"/>
    <w:tmpl w:val="277E6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615DC6"/>
    <w:multiLevelType w:val="hybridMultilevel"/>
    <w:tmpl w:val="6C48A5EE"/>
    <w:lvl w:ilvl="0" w:tplc="08090001">
      <w:start w:val="1"/>
      <w:numFmt w:val="bullet"/>
      <w:lvlText w:val=""/>
      <w:lvlJc w:val="left"/>
      <w:pPr>
        <w:ind w:left="3151" w:hanging="360"/>
      </w:pPr>
      <w:rPr>
        <w:rFonts w:ascii="Symbol" w:hAnsi="Symbol" w:hint="default"/>
      </w:rPr>
    </w:lvl>
    <w:lvl w:ilvl="1" w:tplc="08090003" w:tentative="1">
      <w:start w:val="1"/>
      <w:numFmt w:val="bullet"/>
      <w:lvlText w:val="o"/>
      <w:lvlJc w:val="left"/>
      <w:pPr>
        <w:ind w:left="3871" w:hanging="360"/>
      </w:pPr>
      <w:rPr>
        <w:rFonts w:ascii="Courier New" w:hAnsi="Courier New" w:cs="Courier New" w:hint="default"/>
      </w:rPr>
    </w:lvl>
    <w:lvl w:ilvl="2" w:tplc="08090005" w:tentative="1">
      <w:start w:val="1"/>
      <w:numFmt w:val="bullet"/>
      <w:lvlText w:val=""/>
      <w:lvlJc w:val="left"/>
      <w:pPr>
        <w:ind w:left="4591" w:hanging="360"/>
      </w:pPr>
      <w:rPr>
        <w:rFonts w:ascii="Wingdings" w:hAnsi="Wingdings" w:hint="default"/>
      </w:rPr>
    </w:lvl>
    <w:lvl w:ilvl="3" w:tplc="08090001" w:tentative="1">
      <w:start w:val="1"/>
      <w:numFmt w:val="bullet"/>
      <w:lvlText w:val=""/>
      <w:lvlJc w:val="left"/>
      <w:pPr>
        <w:ind w:left="5311" w:hanging="360"/>
      </w:pPr>
      <w:rPr>
        <w:rFonts w:ascii="Symbol" w:hAnsi="Symbol" w:hint="default"/>
      </w:rPr>
    </w:lvl>
    <w:lvl w:ilvl="4" w:tplc="08090003" w:tentative="1">
      <w:start w:val="1"/>
      <w:numFmt w:val="bullet"/>
      <w:lvlText w:val="o"/>
      <w:lvlJc w:val="left"/>
      <w:pPr>
        <w:ind w:left="6031" w:hanging="360"/>
      </w:pPr>
      <w:rPr>
        <w:rFonts w:ascii="Courier New" w:hAnsi="Courier New" w:cs="Courier New" w:hint="default"/>
      </w:rPr>
    </w:lvl>
    <w:lvl w:ilvl="5" w:tplc="08090005" w:tentative="1">
      <w:start w:val="1"/>
      <w:numFmt w:val="bullet"/>
      <w:lvlText w:val=""/>
      <w:lvlJc w:val="left"/>
      <w:pPr>
        <w:ind w:left="6751" w:hanging="360"/>
      </w:pPr>
      <w:rPr>
        <w:rFonts w:ascii="Wingdings" w:hAnsi="Wingdings" w:hint="default"/>
      </w:rPr>
    </w:lvl>
    <w:lvl w:ilvl="6" w:tplc="08090001" w:tentative="1">
      <w:start w:val="1"/>
      <w:numFmt w:val="bullet"/>
      <w:lvlText w:val=""/>
      <w:lvlJc w:val="left"/>
      <w:pPr>
        <w:ind w:left="7471" w:hanging="360"/>
      </w:pPr>
      <w:rPr>
        <w:rFonts w:ascii="Symbol" w:hAnsi="Symbol" w:hint="default"/>
      </w:rPr>
    </w:lvl>
    <w:lvl w:ilvl="7" w:tplc="08090003" w:tentative="1">
      <w:start w:val="1"/>
      <w:numFmt w:val="bullet"/>
      <w:lvlText w:val="o"/>
      <w:lvlJc w:val="left"/>
      <w:pPr>
        <w:ind w:left="8191" w:hanging="360"/>
      </w:pPr>
      <w:rPr>
        <w:rFonts w:ascii="Courier New" w:hAnsi="Courier New" w:cs="Courier New" w:hint="default"/>
      </w:rPr>
    </w:lvl>
    <w:lvl w:ilvl="8" w:tplc="08090005" w:tentative="1">
      <w:start w:val="1"/>
      <w:numFmt w:val="bullet"/>
      <w:lvlText w:val=""/>
      <w:lvlJc w:val="left"/>
      <w:pPr>
        <w:ind w:left="8911" w:hanging="360"/>
      </w:pPr>
      <w:rPr>
        <w:rFonts w:ascii="Wingdings" w:hAnsi="Wingdings" w:hint="default"/>
      </w:rPr>
    </w:lvl>
  </w:abstractNum>
  <w:abstractNum w:abstractNumId="11" w15:restartNumberingAfterBreak="0">
    <w:nsid w:val="22681DBE"/>
    <w:multiLevelType w:val="hybridMultilevel"/>
    <w:tmpl w:val="64301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C225EC"/>
    <w:multiLevelType w:val="hybridMultilevel"/>
    <w:tmpl w:val="F7A88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29260B"/>
    <w:multiLevelType w:val="hybridMultilevel"/>
    <w:tmpl w:val="6E0E7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227107"/>
    <w:multiLevelType w:val="hybridMultilevel"/>
    <w:tmpl w:val="D54201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A45C0E"/>
    <w:multiLevelType w:val="hybridMultilevel"/>
    <w:tmpl w:val="886E8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CE46DD"/>
    <w:multiLevelType w:val="hybridMultilevel"/>
    <w:tmpl w:val="BF5EF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882A73"/>
    <w:multiLevelType w:val="hybridMultilevel"/>
    <w:tmpl w:val="76C6F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49213A"/>
    <w:multiLevelType w:val="hybridMultilevel"/>
    <w:tmpl w:val="C02E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7F35BD"/>
    <w:multiLevelType w:val="hybridMultilevel"/>
    <w:tmpl w:val="977E3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610152"/>
    <w:multiLevelType w:val="multilevel"/>
    <w:tmpl w:val="08090029"/>
    <w:lvl w:ilvl="0">
      <w:start w:val="1"/>
      <w:numFmt w:val="decimal"/>
      <w:pStyle w:val="Heading1"/>
      <w:suff w:val="space"/>
      <w:lvlText w:val="Chapter %1"/>
      <w:lvlJc w:val="left"/>
      <w:pPr>
        <w:ind w:left="-360" w:firstLine="0"/>
      </w:pPr>
    </w:lvl>
    <w:lvl w:ilvl="1">
      <w:start w:val="1"/>
      <w:numFmt w:val="none"/>
      <w:pStyle w:val="Heading2"/>
      <w:suff w:val="nothing"/>
      <w:lvlText w:val=""/>
      <w:lvlJc w:val="left"/>
      <w:pPr>
        <w:ind w:left="-360" w:firstLine="0"/>
      </w:pPr>
    </w:lvl>
    <w:lvl w:ilvl="2">
      <w:start w:val="1"/>
      <w:numFmt w:val="none"/>
      <w:pStyle w:val="Heading3"/>
      <w:suff w:val="nothing"/>
      <w:lvlText w:val=""/>
      <w:lvlJc w:val="left"/>
      <w:pPr>
        <w:ind w:left="-360" w:firstLine="0"/>
      </w:pPr>
    </w:lvl>
    <w:lvl w:ilvl="3">
      <w:start w:val="1"/>
      <w:numFmt w:val="none"/>
      <w:pStyle w:val="Heading4"/>
      <w:suff w:val="nothing"/>
      <w:lvlText w:val=""/>
      <w:lvlJc w:val="left"/>
      <w:pPr>
        <w:ind w:left="-360" w:firstLine="0"/>
      </w:pPr>
    </w:lvl>
    <w:lvl w:ilvl="4">
      <w:start w:val="1"/>
      <w:numFmt w:val="none"/>
      <w:pStyle w:val="Heading5"/>
      <w:suff w:val="nothing"/>
      <w:lvlText w:val=""/>
      <w:lvlJc w:val="left"/>
      <w:pPr>
        <w:ind w:left="-360" w:firstLine="0"/>
      </w:pPr>
    </w:lvl>
    <w:lvl w:ilvl="5">
      <w:start w:val="1"/>
      <w:numFmt w:val="none"/>
      <w:pStyle w:val="Heading6"/>
      <w:suff w:val="nothing"/>
      <w:lvlText w:val=""/>
      <w:lvlJc w:val="left"/>
      <w:pPr>
        <w:ind w:left="-360" w:firstLine="0"/>
      </w:pPr>
    </w:lvl>
    <w:lvl w:ilvl="6">
      <w:start w:val="1"/>
      <w:numFmt w:val="none"/>
      <w:pStyle w:val="Heading7"/>
      <w:suff w:val="nothing"/>
      <w:lvlText w:val=""/>
      <w:lvlJc w:val="left"/>
      <w:pPr>
        <w:ind w:left="-360" w:firstLine="0"/>
      </w:pPr>
    </w:lvl>
    <w:lvl w:ilvl="7">
      <w:start w:val="1"/>
      <w:numFmt w:val="none"/>
      <w:pStyle w:val="Heading8"/>
      <w:suff w:val="nothing"/>
      <w:lvlText w:val=""/>
      <w:lvlJc w:val="left"/>
      <w:pPr>
        <w:ind w:left="-360" w:firstLine="0"/>
      </w:pPr>
    </w:lvl>
    <w:lvl w:ilvl="8">
      <w:start w:val="1"/>
      <w:numFmt w:val="none"/>
      <w:pStyle w:val="Heading9"/>
      <w:suff w:val="nothing"/>
      <w:lvlText w:val=""/>
      <w:lvlJc w:val="left"/>
      <w:pPr>
        <w:ind w:left="-360" w:firstLine="0"/>
      </w:pPr>
    </w:lvl>
  </w:abstractNum>
  <w:abstractNum w:abstractNumId="21" w15:restartNumberingAfterBreak="0">
    <w:nsid w:val="3B8A507B"/>
    <w:multiLevelType w:val="hybridMultilevel"/>
    <w:tmpl w:val="917A7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DF5221A"/>
    <w:multiLevelType w:val="hybridMultilevel"/>
    <w:tmpl w:val="056090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367E12"/>
    <w:multiLevelType w:val="hybridMultilevel"/>
    <w:tmpl w:val="8DB6F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D315F0"/>
    <w:multiLevelType w:val="hybridMultilevel"/>
    <w:tmpl w:val="8F0888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D185FCF"/>
    <w:multiLevelType w:val="hybridMultilevel"/>
    <w:tmpl w:val="8CD2B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0410BB"/>
    <w:multiLevelType w:val="hybridMultilevel"/>
    <w:tmpl w:val="37DC5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2CD1685"/>
    <w:multiLevelType w:val="hybridMultilevel"/>
    <w:tmpl w:val="49F82E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4001DF1"/>
    <w:multiLevelType w:val="hybridMultilevel"/>
    <w:tmpl w:val="983232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0F0850"/>
    <w:multiLevelType w:val="hybridMultilevel"/>
    <w:tmpl w:val="4658F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91772E6"/>
    <w:multiLevelType w:val="hybridMultilevel"/>
    <w:tmpl w:val="4824F5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AAE5308"/>
    <w:multiLevelType w:val="hybridMultilevel"/>
    <w:tmpl w:val="21A63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8826282"/>
    <w:multiLevelType w:val="hybridMultilevel"/>
    <w:tmpl w:val="DC5C5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8E06B81"/>
    <w:multiLevelType w:val="hybridMultilevel"/>
    <w:tmpl w:val="E21AB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25"/>
  </w:num>
  <w:num w:numId="3">
    <w:abstractNumId w:val="30"/>
  </w:num>
  <w:num w:numId="4">
    <w:abstractNumId w:val="22"/>
  </w:num>
  <w:num w:numId="5">
    <w:abstractNumId w:val="27"/>
  </w:num>
  <w:num w:numId="6">
    <w:abstractNumId w:val="7"/>
  </w:num>
  <w:num w:numId="7">
    <w:abstractNumId w:val="2"/>
  </w:num>
  <w:num w:numId="8">
    <w:abstractNumId w:val="8"/>
  </w:num>
  <w:num w:numId="9">
    <w:abstractNumId w:val="4"/>
  </w:num>
  <w:num w:numId="10">
    <w:abstractNumId w:val="11"/>
  </w:num>
  <w:num w:numId="11">
    <w:abstractNumId w:val="1"/>
  </w:num>
  <w:num w:numId="12">
    <w:abstractNumId w:val="16"/>
  </w:num>
  <w:num w:numId="13">
    <w:abstractNumId w:val="21"/>
  </w:num>
  <w:num w:numId="14">
    <w:abstractNumId w:val="5"/>
  </w:num>
  <w:num w:numId="15">
    <w:abstractNumId w:val="29"/>
  </w:num>
  <w:num w:numId="16">
    <w:abstractNumId w:val="28"/>
  </w:num>
  <w:num w:numId="17">
    <w:abstractNumId w:val="23"/>
  </w:num>
  <w:num w:numId="18">
    <w:abstractNumId w:val="9"/>
  </w:num>
  <w:num w:numId="19">
    <w:abstractNumId w:val="12"/>
  </w:num>
  <w:num w:numId="20">
    <w:abstractNumId w:val="0"/>
  </w:num>
  <w:num w:numId="21">
    <w:abstractNumId w:val="19"/>
  </w:num>
  <w:num w:numId="22">
    <w:abstractNumId w:val="17"/>
  </w:num>
  <w:num w:numId="23">
    <w:abstractNumId w:val="32"/>
  </w:num>
  <w:num w:numId="24">
    <w:abstractNumId w:val="15"/>
  </w:num>
  <w:num w:numId="25">
    <w:abstractNumId w:val="14"/>
  </w:num>
  <w:num w:numId="26">
    <w:abstractNumId w:val="33"/>
  </w:num>
  <w:num w:numId="27">
    <w:abstractNumId w:val="31"/>
  </w:num>
  <w:num w:numId="28">
    <w:abstractNumId w:val="24"/>
  </w:num>
  <w:num w:numId="29">
    <w:abstractNumId w:val="26"/>
  </w:num>
  <w:num w:numId="30">
    <w:abstractNumId w:val="13"/>
  </w:num>
  <w:num w:numId="31">
    <w:abstractNumId w:val="10"/>
  </w:num>
  <w:num w:numId="32">
    <w:abstractNumId w:val="6"/>
  </w:num>
  <w:num w:numId="33">
    <w:abstractNumId w:val="18"/>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fzprd8vzrffesdtovz2559zw5wwawrfsw&quot;&gt;Combined_22-06-2015&lt;record-ids&gt;&lt;item&gt;133&lt;/item&gt;&lt;item&gt;306&lt;/item&gt;&lt;item&gt;528&lt;/item&gt;&lt;item&gt;542&lt;/item&gt;&lt;item&gt;559&lt;/item&gt;&lt;item&gt;562&lt;/item&gt;&lt;item&gt;564&lt;/item&gt;&lt;item&gt;571&lt;/item&gt;&lt;item&gt;577&lt;/item&gt;&lt;item&gt;579&lt;/item&gt;&lt;item&gt;580&lt;/item&gt;&lt;item&gt;581&lt;/item&gt;&lt;item&gt;593&lt;/item&gt;&lt;item&gt;594&lt;/item&gt;&lt;item&gt;596&lt;/item&gt;&lt;item&gt;597&lt;/item&gt;&lt;item&gt;605&lt;/item&gt;&lt;item&gt;615&lt;/item&gt;&lt;item&gt;619&lt;/item&gt;&lt;item&gt;624&lt;/item&gt;&lt;item&gt;626&lt;/item&gt;&lt;item&gt;630&lt;/item&gt;&lt;item&gt;636&lt;/item&gt;&lt;item&gt;644&lt;/item&gt;&lt;item&gt;645&lt;/item&gt;&lt;item&gt;654&lt;/item&gt;&lt;item&gt;657&lt;/item&gt;&lt;item&gt;660&lt;/item&gt;&lt;item&gt;666&lt;/item&gt;&lt;item&gt;698&lt;/item&gt;&lt;item&gt;699&lt;/item&gt;&lt;item&gt;715&lt;/item&gt;&lt;item&gt;728&lt;/item&gt;&lt;item&gt;747&lt;/item&gt;&lt;item&gt;774&lt;/item&gt;&lt;item&gt;785&lt;/item&gt;&lt;item&gt;813&lt;/item&gt;&lt;item&gt;821&lt;/item&gt;&lt;item&gt;826&lt;/item&gt;&lt;item&gt;853&lt;/item&gt;&lt;item&gt;871&lt;/item&gt;&lt;item&gt;913&lt;/item&gt;&lt;item&gt;915&lt;/item&gt;&lt;/record-ids&gt;&lt;/item&gt;&lt;item db-id=&quot;t2rt0d5rbt0p2pewfv45stx85tzavv0x9t5t&quot;&gt;Reference&lt;record-ids&gt;&lt;item&gt;366&lt;/item&gt;&lt;item&gt;715&lt;/item&gt;&lt;item&gt;718&lt;/item&gt;&lt;/record-ids&gt;&lt;/item&gt;&lt;item db-id=&quot;t9s9ptvp9vswabep5fyxexwms2z5epa5drd0&quot;&gt;Combined&lt;record-ids&gt;&lt;item&gt;2&lt;/item&gt;&lt;item&gt;84&lt;/item&gt;&lt;item&gt;104&lt;/item&gt;&lt;item&gt;146&lt;/item&gt;&lt;/record-ids&gt;&lt;/item&gt;&lt;item db-id=&quot;vs9wsdf97axv03e0avp5dwtua5ta0eztp9s5&quot;&gt;Backup_New database&lt;record-ids&gt;&lt;item&gt;2&lt;/item&gt;&lt;item&gt;36&lt;/item&gt;&lt;item&gt;62&lt;/item&gt;&lt;item&gt;65&lt;/item&gt;&lt;item&gt;88&lt;/item&gt;&lt;item&gt;102&lt;/item&gt;&lt;item&gt;104&lt;/item&gt;&lt;item&gt;105&lt;/item&gt;&lt;item&gt;114&lt;/item&gt;&lt;item&gt;1420&lt;/item&gt;&lt;/record-ids&gt;&lt;/item&gt;&lt;/Libraries&gt;"/>
  </w:docVars>
  <w:rsids>
    <w:rsidRoot w:val="00543FE0"/>
    <w:rsid w:val="00230C82"/>
    <w:rsid w:val="003170A0"/>
    <w:rsid w:val="004C7D72"/>
    <w:rsid w:val="00543FE0"/>
    <w:rsid w:val="006F2DB8"/>
    <w:rsid w:val="007E36C4"/>
    <w:rsid w:val="00B5784D"/>
    <w:rsid w:val="00D334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3EA2A"/>
  <w15:chartTrackingRefBased/>
  <w15:docId w15:val="{246094A4-B639-4D00-AA8F-FE9E2FD0C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5784D"/>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B5784D"/>
    <w:pPr>
      <w:keepNext/>
      <w:numPr>
        <w:numId w:val="1"/>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B5784D"/>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B5784D"/>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B5784D"/>
    <w:pPr>
      <w:keepNext/>
      <w:keepLines/>
      <w:numPr>
        <w:ilvl w:val="3"/>
        <w:numId w:val="1"/>
      </w:numPr>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B5784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5784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B5784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B5784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5784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784D"/>
    <w:rPr>
      <w:rFonts w:ascii="Arial" w:eastAsia="Times New Roman" w:hAnsi="Arial" w:cs="Arial"/>
      <w:b/>
      <w:bCs/>
      <w:kern w:val="32"/>
      <w:sz w:val="32"/>
      <w:szCs w:val="32"/>
      <w:lang w:eastAsia="en-US"/>
    </w:rPr>
  </w:style>
  <w:style w:type="character" w:customStyle="1" w:styleId="Heading2Char">
    <w:name w:val="Heading 2 Char"/>
    <w:basedOn w:val="DefaultParagraphFont"/>
    <w:link w:val="Heading2"/>
    <w:uiPriority w:val="9"/>
    <w:rsid w:val="00B5784D"/>
    <w:rPr>
      <w:rFonts w:ascii="Arial" w:eastAsia="Times New Roman" w:hAnsi="Arial" w:cs="Arial"/>
      <w:b/>
      <w:bCs/>
      <w:i/>
      <w:iCs/>
      <w:sz w:val="28"/>
      <w:szCs w:val="28"/>
      <w:lang w:eastAsia="en-US"/>
    </w:rPr>
  </w:style>
  <w:style w:type="character" w:customStyle="1" w:styleId="Heading3Char">
    <w:name w:val="Heading 3 Char"/>
    <w:basedOn w:val="DefaultParagraphFont"/>
    <w:link w:val="Heading3"/>
    <w:uiPriority w:val="9"/>
    <w:rsid w:val="00B5784D"/>
    <w:rPr>
      <w:rFonts w:ascii="Arial" w:eastAsia="Times New Roman" w:hAnsi="Arial" w:cs="Arial"/>
      <w:b/>
      <w:bCs/>
      <w:sz w:val="26"/>
      <w:szCs w:val="26"/>
      <w:lang w:eastAsia="en-US"/>
    </w:rPr>
  </w:style>
  <w:style w:type="character" w:customStyle="1" w:styleId="Heading4Char">
    <w:name w:val="Heading 4 Char"/>
    <w:basedOn w:val="DefaultParagraphFont"/>
    <w:link w:val="Heading4"/>
    <w:uiPriority w:val="9"/>
    <w:rsid w:val="00B5784D"/>
    <w:rPr>
      <w:rFonts w:asciiTheme="majorHAnsi" w:eastAsiaTheme="majorEastAsia" w:hAnsiTheme="majorHAnsi" w:cstheme="majorBidi"/>
      <w:b/>
      <w:bCs/>
      <w:i/>
      <w:iCs/>
      <w:color w:val="4472C4" w:themeColor="accent1"/>
      <w:sz w:val="24"/>
      <w:szCs w:val="24"/>
      <w:lang w:eastAsia="en-US"/>
    </w:rPr>
  </w:style>
  <w:style w:type="character" w:customStyle="1" w:styleId="Heading5Char">
    <w:name w:val="Heading 5 Char"/>
    <w:basedOn w:val="DefaultParagraphFont"/>
    <w:link w:val="Heading5"/>
    <w:uiPriority w:val="9"/>
    <w:rsid w:val="00B5784D"/>
    <w:rPr>
      <w:rFonts w:asciiTheme="majorHAnsi" w:eastAsiaTheme="majorEastAsia" w:hAnsiTheme="majorHAnsi"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rsid w:val="00B5784D"/>
    <w:rPr>
      <w:rFonts w:asciiTheme="majorHAnsi" w:eastAsiaTheme="majorEastAsia" w:hAnsiTheme="majorHAnsi" w:cstheme="majorBidi"/>
      <w:color w:val="1F3763" w:themeColor="accent1" w:themeShade="7F"/>
      <w:sz w:val="24"/>
      <w:szCs w:val="24"/>
      <w:lang w:eastAsia="en-US"/>
    </w:rPr>
  </w:style>
  <w:style w:type="character" w:customStyle="1" w:styleId="Heading7Char">
    <w:name w:val="Heading 7 Char"/>
    <w:basedOn w:val="DefaultParagraphFont"/>
    <w:link w:val="Heading7"/>
    <w:uiPriority w:val="9"/>
    <w:rsid w:val="00B5784D"/>
    <w:rPr>
      <w:rFonts w:asciiTheme="majorHAnsi" w:eastAsiaTheme="majorEastAsia" w:hAnsiTheme="majorHAnsi" w:cstheme="majorBidi"/>
      <w:i/>
      <w:iCs/>
      <w:color w:val="1F3763" w:themeColor="accent1" w:themeShade="7F"/>
      <w:sz w:val="24"/>
      <w:szCs w:val="24"/>
      <w:lang w:eastAsia="en-US"/>
    </w:rPr>
  </w:style>
  <w:style w:type="character" w:customStyle="1" w:styleId="Heading8Char">
    <w:name w:val="Heading 8 Char"/>
    <w:basedOn w:val="DefaultParagraphFont"/>
    <w:link w:val="Heading8"/>
    <w:uiPriority w:val="9"/>
    <w:rsid w:val="00B5784D"/>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rsid w:val="00B5784D"/>
    <w:rPr>
      <w:rFonts w:asciiTheme="majorHAnsi" w:eastAsiaTheme="majorEastAsia" w:hAnsiTheme="majorHAnsi" w:cstheme="majorBidi"/>
      <w:i/>
      <w:iCs/>
      <w:color w:val="272727" w:themeColor="text1" w:themeTint="D8"/>
      <w:sz w:val="21"/>
      <w:szCs w:val="21"/>
      <w:lang w:eastAsia="en-US"/>
    </w:rPr>
  </w:style>
  <w:style w:type="paragraph" w:styleId="ListParagraph">
    <w:name w:val="List Paragraph"/>
    <w:basedOn w:val="Normal"/>
    <w:uiPriority w:val="34"/>
    <w:qFormat/>
    <w:rsid w:val="00B5784D"/>
    <w:pPr>
      <w:ind w:left="720"/>
      <w:contextualSpacing/>
    </w:pPr>
  </w:style>
  <w:style w:type="character" w:styleId="Hyperlink">
    <w:name w:val="Hyperlink"/>
    <w:basedOn w:val="DefaultParagraphFont"/>
    <w:uiPriority w:val="99"/>
    <w:unhideWhenUsed/>
    <w:rsid w:val="00B5784D"/>
    <w:rPr>
      <w:color w:val="0563C1" w:themeColor="hyperlink"/>
      <w:u w:val="single"/>
    </w:rPr>
  </w:style>
  <w:style w:type="table" w:styleId="TableGrid">
    <w:name w:val="Table Grid"/>
    <w:basedOn w:val="TableNormal"/>
    <w:uiPriority w:val="39"/>
    <w:rsid w:val="00B57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5784D"/>
    <w:pPr>
      <w:jc w:val="center"/>
    </w:pPr>
    <w:rPr>
      <w:noProof/>
      <w:lang w:val="en-US"/>
    </w:rPr>
  </w:style>
  <w:style w:type="character" w:customStyle="1" w:styleId="EndNoteBibliographyTitleChar">
    <w:name w:val="EndNote Bibliography Title Char"/>
    <w:basedOn w:val="DefaultParagraphFont"/>
    <w:link w:val="EndNoteBibliographyTitle"/>
    <w:rsid w:val="00B5784D"/>
    <w:rPr>
      <w:rFonts w:ascii="Times New Roman" w:eastAsia="Times New Roman" w:hAnsi="Times New Roman" w:cs="Times New Roman"/>
      <w:noProof/>
      <w:sz w:val="24"/>
      <w:szCs w:val="24"/>
      <w:lang w:val="en-US" w:eastAsia="en-US"/>
    </w:rPr>
  </w:style>
  <w:style w:type="paragraph" w:customStyle="1" w:styleId="EndNoteBibliography">
    <w:name w:val="EndNote Bibliography"/>
    <w:basedOn w:val="Normal"/>
    <w:link w:val="EndNoteBibliographyChar"/>
    <w:rsid w:val="00B5784D"/>
    <w:rPr>
      <w:noProof/>
      <w:lang w:val="en-US"/>
    </w:rPr>
  </w:style>
  <w:style w:type="character" w:customStyle="1" w:styleId="EndNoteBibliographyChar">
    <w:name w:val="EndNote Bibliography Char"/>
    <w:basedOn w:val="DefaultParagraphFont"/>
    <w:link w:val="EndNoteBibliography"/>
    <w:rsid w:val="00B5784D"/>
    <w:rPr>
      <w:rFonts w:ascii="Times New Roman" w:eastAsia="Times New Roman" w:hAnsi="Times New Roman" w:cs="Times New Roman"/>
      <w:noProof/>
      <w:sz w:val="24"/>
      <w:szCs w:val="24"/>
      <w:lang w:val="en-US" w:eastAsia="en-US"/>
    </w:rPr>
  </w:style>
  <w:style w:type="paragraph" w:styleId="Caption">
    <w:name w:val="caption"/>
    <w:basedOn w:val="Normal"/>
    <w:next w:val="Normal"/>
    <w:uiPriority w:val="35"/>
    <w:unhideWhenUsed/>
    <w:qFormat/>
    <w:rsid w:val="00B5784D"/>
    <w:pPr>
      <w:spacing w:after="200"/>
    </w:pPr>
    <w:rPr>
      <w:i/>
      <w:iCs/>
      <w:color w:val="44546A" w:themeColor="text2"/>
      <w:sz w:val="18"/>
      <w:szCs w:val="18"/>
    </w:rPr>
  </w:style>
  <w:style w:type="character" w:styleId="UnresolvedMention">
    <w:name w:val="Unresolved Mention"/>
    <w:basedOn w:val="DefaultParagraphFont"/>
    <w:uiPriority w:val="99"/>
    <w:semiHidden/>
    <w:unhideWhenUsed/>
    <w:rsid w:val="00B5784D"/>
    <w:rPr>
      <w:color w:val="605E5C"/>
      <w:shd w:val="clear" w:color="auto" w:fill="E1DFDD"/>
    </w:rPr>
  </w:style>
  <w:style w:type="paragraph" w:styleId="BalloonText">
    <w:name w:val="Balloon Text"/>
    <w:basedOn w:val="Normal"/>
    <w:link w:val="BalloonTextChar"/>
    <w:uiPriority w:val="99"/>
    <w:semiHidden/>
    <w:unhideWhenUsed/>
    <w:rsid w:val="00B578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784D"/>
    <w:rPr>
      <w:rFonts w:ascii="Segoe UI" w:eastAsia="Times New Roman" w:hAnsi="Segoe UI" w:cs="Segoe UI"/>
      <w:sz w:val="18"/>
      <w:szCs w:val="18"/>
      <w:lang w:eastAsia="en-US"/>
    </w:rPr>
  </w:style>
  <w:style w:type="character" w:styleId="CommentReference">
    <w:name w:val="annotation reference"/>
    <w:basedOn w:val="DefaultParagraphFont"/>
    <w:uiPriority w:val="99"/>
    <w:semiHidden/>
    <w:unhideWhenUsed/>
    <w:rsid w:val="00B5784D"/>
    <w:rPr>
      <w:sz w:val="16"/>
      <w:szCs w:val="16"/>
    </w:rPr>
  </w:style>
  <w:style w:type="paragraph" w:styleId="CommentText">
    <w:name w:val="annotation text"/>
    <w:basedOn w:val="Normal"/>
    <w:link w:val="CommentTextChar"/>
    <w:uiPriority w:val="99"/>
    <w:semiHidden/>
    <w:unhideWhenUsed/>
    <w:rsid w:val="00B5784D"/>
    <w:rPr>
      <w:sz w:val="20"/>
      <w:szCs w:val="20"/>
    </w:rPr>
  </w:style>
  <w:style w:type="character" w:customStyle="1" w:styleId="CommentTextChar">
    <w:name w:val="Comment Text Char"/>
    <w:basedOn w:val="DefaultParagraphFont"/>
    <w:link w:val="CommentText"/>
    <w:uiPriority w:val="99"/>
    <w:semiHidden/>
    <w:rsid w:val="00B5784D"/>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B5784D"/>
    <w:rPr>
      <w:b/>
      <w:bCs/>
    </w:rPr>
  </w:style>
  <w:style w:type="character" w:customStyle="1" w:styleId="CommentSubjectChar">
    <w:name w:val="Comment Subject Char"/>
    <w:basedOn w:val="CommentTextChar"/>
    <w:link w:val="CommentSubject"/>
    <w:uiPriority w:val="99"/>
    <w:semiHidden/>
    <w:rsid w:val="00B5784D"/>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9</Pages>
  <Words>5888</Words>
  <Characters>3356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jie Jin</dc:creator>
  <cp:keywords/>
  <dc:description/>
  <cp:lastModifiedBy>Huajie Jin</cp:lastModifiedBy>
  <cp:revision>4</cp:revision>
  <dcterms:created xsi:type="dcterms:W3CDTF">2020-02-15T20:45:00Z</dcterms:created>
  <dcterms:modified xsi:type="dcterms:W3CDTF">2020-05-26T12:28:00Z</dcterms:modified>
</cp:coreProperties>
</file>